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1550B2" w:rsidRDefault="001550B2" w:rsidP="00A47993"/>
                          <w:p w14:paraId="0074EEEE" w14:textId="77777777" w:rsidR="001550B2" w:rsidRDefault="001550B2" w:rsidP="00A47993"/>
                          <w:p w14:paraId="20FED896" w14:textId="77777777" w:rsidR="001550B2" w:rsidRDefault="001550B2" w:rsidP="00A47993"/>
                          <w:p w14:paraId="6BC7A7D7" w14:textId="77777777" w:rsidR="001550B2" w:rsidRDefault="001550B2" w:rsidP="00A47993"/>
                          <w:p w14:paraId="657ED508" w14:textId="77777777" w:rsidR="001550B2" w:rsidRDefault="001550B2" w:rsidP="00A47993"/>
                          <w:p w14:paraId="4DBF881F" w14:textId="77777777" w:rsidR="001550B2" w:rsidRDefault="001550B2" w:rsidP="00A47993"/>
                          <w:p w14:paraId="47D5DC89" w14:textId="77777777" w:rsidR="001550B2" w:rsidRDefault="001550B2"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1550B2" w:rsidRDefault="001550B2" w:rsidP="00A47993"/>
                    <w:p w14:paraId="0074EEEE" w14:textId="77777777" w:rsidR="001550B2" w:rsidRDefault="001550B2" w:rsidP="00A47993"/>
                    <w:p w14:paraId="20FED896" w14:textId="77777777" w:rsidR="001550B2" w:rsidRDefault="001550B2" w:rsidP="00A47993"/>
                    <w:p w14:paraId="6BC7A7D7" w14:textId="77777777" w:rsidR="001550B2" w:rsidRDefault="001550B2" w:rsidP="00A47993"/>
                    <w:p w14:paraId="657ED508" w14:textId="77777777" w:rsidR="001550B2" w:rsidRDefault="001550B2" w:rsidP="00A47993"/>
                    <w:p w14:paraId="4DBF881F" w14:textId="77777777" w:rsidR="001550B2" w:rsidRDefault="001550B2" w:rsidP="00A47993"/>
                    <w:p w14:paraId="47D5DC89" w14:textId="77777777" w:rsidR="001550B2" w:rsidRDefault="001550B2"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7A7454">
      <w:pPr>
        <w:pStyle w:val="CapaTexto2"/>
        <w:jc w:val="right"/>
      </w:pPr>
      <w:r>
        <w:t>Trabalho de Conclusão de Curso</w:t>
      </w:r>
    </w:p>
    <w:p w14:paraId="061030AC" w14:textId="77777777" w:rsidR="008F2AE9" w:rsidRPr="00D04942" w:rsidRDefault="00D04942" w:rsidP="007A7454">
      <w:pPr>
        <w:pStyle w:val="CapaTexto2"/>
        <w:jc w:val="right"/>
      </w:pPr>
      <w:r>
        <w:t>apresentado como requisito parcial</w:t>
      </w:r>
    </w:p>
    <w:p w14:paraId="3627E371" w14:textId="77777777" w:rsidR="008F2AE9" w:rsidRPr="00D04942" w:rsidRDefault="00D04942" w:rsidP="007A7454">
      <w:pPr>
        <w:pStyle w:val="CapaTexto2"/>
        <w:jc w:val="right"/>
      </w:pPr>
      <w:r>
        <w:t>à obtenção do grau de Bacharel em</w:t>
      </w:r>
    </w:p>
    <w:p w14:paraId="334D3F4B" w14:textId="48AA1C59" w:rsidR="00D04942" w:rsidRDefault="007A7454" w:rsidP="007A7454">
      <w:pPr>
        <w:pStyle w:val="CapaTexto2"/>
        <w:jc w:val="right"/>
      </w:pPr>
      <w:r>
        <w:t xml:space="preserve">Ciência da computação </w:t>
      </w:r>
      <w:r w:rsidR="00D04942">
        <w:t xml:space="preserve">pela </w:t>
      </w:r>
    </w:p>
    <w:p w14:paraId="3581E089" w14:textId="77777777" w:rsidR="008F2AE9" w:rsidRDefault="00D04942" w:rsidP="007A7454">
      <w:pPr>
        <w:pStyle w:val="CapaTexto2"/>
        <w:jc w:val="right"/>
      </w:pPr>
      <w:r>
        <w:t>Universidade Feevale</w:t>
      </w:r>
    </w:p>
    <w:p w14:paraId="7B186425" w14:textId="77777777" w:rsidR="008F2AE9" w:rsidRDefault="008F2AE9">
      <w:pPr>
        <w:pStyle w:val="Normal3"/>
      </w:pPr>
    </w:p>
    <w:p w14:paraId="107E0C86" w14:textId="77777777" w:rsidR="00A149AB" w:rsidRDefault="00A149AB" w:rsidP="00A149AB">
      <w:pPr>
        <w:pStyle w:val="CapaTexto2"/>
      </w:pPr>
    </w:p>
    <w:p w14:paraId="78A1C798" w14:textId="6B9A10A9" w:rsidR="008F2AE9" w:rsidRDefault="008F2AE9" w:rsidP="00A149AB">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A149AB">
      <w:pPr>
        <w:pStyle w:val="LocaleData"/>
      </w:pPr>
    </w:p>
    <w:p w14:paraId="5B89748E" w14:textId="42390754" w:rsidR="00A149AB" w:rsidRDefault="00A149AB" w:rsidP="00A149AB">
      <w:pPr>
        <w:pStyle w:val="LocaleData"/>
      </w:pPr>
      <w:r>
        <w:t>Novo Hamburgo</w:t>
      </w:r>
    </w:p>
    <w:p w14:paraId="1CF50D58" w14:textId="0C7C3D23" w:rsidR="00A149AB" w:rsidRDefault="00A149AB" w:rsidP="00A149AB">
      <w:pPr>
        <w:pStyle w:val="LocaleData"/>
      </w:pPr>
      <w:r>
        <w:t>2020</w:t>
      </w:r>
    </w:p>
    <w:p w14:paraId="1A413476" w14:textId="77777777" w:rsidR="00A149AB" w:rsidRDefault="00A149AB">
      <w:pPr>
        <w:pStyle w:val="Normal3"/>
      </w:pP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A47993">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A47993">
      <w:pPr>
        <w:pStyle w:val="Ttulo0"/>
      </w:pPr>
      <w:r w:rsidRPr="000964B3">
        <w:lastRenderedPageBreak/>
        <w:t>Resumo</w:t>
      </w:r>
    </w:p>
    <w:p w14:paraId="0DE9B870" w14:textId="0CF47D4E"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1F42E2"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1F42E2"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1F42E2"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1F42E2"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1F42E2"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1F42E2"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1F42E2"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F31FE8" w14:paraId="35F9BBCB" w14:textId="77777777" w:rsidTr="00D942ED">
        <w:tc>
          <w:tcPr>
            <w:tcW w:w="1292" w:type="dxa"/>
          </w:tcPr>
          <w:p w14:paraId="273BCA72" w14:textId="77777777" w:rsidR="008F2AE9" w:rsidRDefault="00D942ED" w:rsidP="00A47993">
            <w:pPr>
              <w:pStyle w:val="Remissivo1"/>
              <w:rPr>
                <w:lang w:val="en-US"/>
              </w:rPr>
            </w:pPr>
            <w:r>
              <w:rPr>
                <w:lang w:val="en-US"/>
              </w:rPr>
              <w:t>RecSys</w:t>
            </w:r>
          </w:p>
          <w:p w14:paraId="25F1B6B2" w14:textId="77777777" w:rsidR="00F31FE8" w:rsidRDefault="00F31FE8" w:rsidP="00F31FE8">
            <w:pPr>
              <w:rPr>
                <w:lang w:val="en-US"/>
              </w:rPr>
            </w:pPr>
            <w:r>
              <w:rPr>
                <w:lang w:val="en-US"/>
              </w:rPr>
              <w:t>SVM</w:t>
            </w:r>
          </w:p>
          <w:p w14:paraId="62866913" w14:textId="5BD99950" w:rsidR="00FF5562" w:rsidRPr="00F31FE8" w:rsidRDefault="00FF5562" w:rsidP="00F31FE8">
            <w:pPr>
              <w:rPr>
                <w:lang w:val="en-US"/>
              </w:rPr>
            </w:pPr>
          </w:p>
        </w:tc>
        <w:tc>
          <w:tcPr>
            <w:tcW w:w="7780" w:type="dxa"/>
          </w:tcPr>
          <w:p w14:paraId="446FB7C6" w14:textId="77777777" w:rsidR="008F2AE9" w:rsidRPr="00F31FE8" w:rsidRDefault="00D942ED" w:rsidP="00A47993">
            <w:pPr>
              <w:pStyle w:val="Remissivo1"/>
              <w:rPr>
                <w:i/>
                <w:iCs w:val="0"/>
                <w:lang w:val="en-US"/>
              </w:rPr>
            </w:pPr>
            <w:r w:rsidRPr="00F31FE8">
              <w:rPr>
                <w:i/>
                <w:iCs w:val="0"/>
                <w:lang w:val="en-US"/>
              </w:rPr>
              <w:t>Recommender Systems</w:t>
            </w:r>
          </w:p>
          <w:p w14:paraId="446C3BBF" w14:textId="77777777" w:rsidR="00F31FE8" w:rsidRDefault="00F31FE8" w:rsidP="00F31FE8">
            <w:pPr>
              <w:rPr>
                <w:i/>
                <w:iCs w:val="0"/>
                <w:lang w:val="en-US"/>
              </w:rPr>
            </w:pPr>
            <w:r w:rsidRPr="00F31FE8">
              <w:rPr>
                <w:i/>
                <w:iCs w:val="0"/>
                <w:lang w:val="en-US"/>
              </w:rPr>
              <w:t>S</w:t>
            </w:r>
            <w:r w:rsidRPr="00F31FE8">
              <w:rPr>
                <w:i/>
                <w:iCs w:val="0"/>
                <w:lang w:val="en-US"/>
              </w:rPr>
              <w:t xml:space="preserve">upport </w:t>
            </w:r>
            <w:r w:rsidRPr="00F31FE8">
              <w:rPr>
                <w:i/>
                <w:iCs w:val="0"/>
                <w:lang w:val="en-US"/>
              </w:rPr>
              <w:t>V</w:t>
            </w:r>
            <w:r w:rsidRPr="00F31FE8">
              <w:rPr>
                <w:i/>
                <w:iCs w:val="0"/>
                <w:lang w:val="en-US"/>
              </w:rPr>
              <w:t xml:space="preserve">ector </w:t>
            </w:r>
            <w:r w:rsidRPr="00F31FE8">
              <w:rPr>
                <w:i/>
                <w:iCs w:val="0"/>
                <w:lang w:val="en-US"/>
              </w:rPr>
              <w:t>M</w:t>
            </w:r>
            <w:r w:rsidRPr="00F31FE8">
              <w:rPr>
                <w:i/>
                <w:iCs w:val="0"/>
                <w:lang w:val="en-US"/>
              </w:rPr>
              <w:t>achine</w:t>
            </w:r>
          </w:p>
          <w:p w14:paraId="5979F004" w14:textId="6D0298C4" w:rsidR="00F25BE1" w:rsidRPr="00F31FE8" w:rsidRDefault="00F25BE1" w:rsidP="00F31FE8">
            <w:pPr>
              <w:rPr>
                <w:i/>
                <w:iCs w:val="0"/>
                <w:lang w:val="en-US"/>
              </w:rPr>
            </w:pPr>
            <w:r>
              <w:rPr>
                <w:i/>
                <w:iCs w:val="0"/>
                <w:lang w:val="en-US"/>
              </w:rPr>
              <w:t>TODO</w:t>
            </w:r>
          </w:p>
        </w:tc>
      </w:tr>
    </w:tbl>
    <w:p w14:paraId="22421968" w14:textId="77777777" w:rsidR="008F2AE9" w:rsidRPr="00F31FE8" w:rsidRDefault="008F2AE9" w:rsidP="00A47993">
      <w:pPr>
        <w:rPr>
          <w:lang w:val="en-US"/>
        </w:rPr>
      </w:pPr>
    </w:p>
    <w:p w14:paraId="5CD56C6B" w14:textId="77777777" w:rsidR="008F2AE9" w:rsidRDefault="008F2AE9" w:rsidP="00A47993">
      <w:pPr>
        <w:pStyle w:val="Ttulo0"/>
      </w:pPr>
      <w:r>
        <w:lastRenderedPageBreak/>
        <w:t>Sumário</w:t>
      </w:r>
    </w:p>
    <w:p w14:paraId="7CAFB629" w14:textId="0BFEA6B1" w:rsidR="00B250CC"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466973" w:history="1">
        <w:r w:rsidR="00B250CC" w:rsidRPr="000B5DA8">
          <w:rPr>
            <w:rStyle w:val="Hyperlink"/>
            <w:noProof/>
          </w:rPr>
          <w:t>1</w:t>
        </w:r>
        <w:r w:rsidR="00B250CC">
          <w:rPr>
            <w:rFonts w:asciiTheme="minorHAnsi" w:eastAsiaTheme="minorEastAsia" w:hAnsiTheme="minorHAnsi" w:cstheme="minorBidi"/>
            <w:b w:val="0"/>
            <w:iCs w:val="0"/>
            <w:caps w:val="0"/>
            <w:noProof/>
            <w:color w:val="auto"/>
            <w:sz w:val="22"/>
            <w:szCs w:val="22"/>
            <w:lang w:eastAsia="pt-BR"/>
          </w:rPr>
          <w:tab/>
        </w:r>
        <w:r w:rsidR="00B250CC" w:rsidRPr="000B5DA8">
          <w:rPr>
            <w:rStyle w:val="Hyperlink"/>
            <w:noProof/>
          </w:rPr>
          <w:t>Introdução</w:t>
        </w:r>
        <w:r w:rsidR="00B250CC">
          <w:rPr>
            <w:noProof/>
            <w:webHidden/>
          </w:rPr>
          <w:tab/>
        </w:r>
        <w:r w:rsidR="00B250CC">
          <w:rPr>
            <w:noProof/>
            <w:webHidden/>
          </w:rPr>
          <w:fldChar w:fldCharType="begin"/>
        </w:r>
        <w:r w:rsidR="00B250CC">
          <w:rPr>
            <w:noProof/>
            <w:webHidden/>
          </w:rPr>
          <w:instrText xml:space="preserve"> PAGEREF _Toc42466973 \h </w:instrText>
        </w:r>
        <w:r w:rsidR="00B250CC">
          <w:rPr>
            <w:noProof/>
            <w:webHidden/>
          </w:rPr>
        </w:r>
        <w:r w:rsidR="00B250CC">
          <w:rPr>
            <w:noProof/>
            <w:webHidden/>
          </w:rPr>
          <w:fldChar w:fldCharType="separate"/>
        </w:r>
        <w:r w:rsidR="00B250CC">
          <w:rPr>
            <w:noProof/>
            <w:webHidden/>
          </w:rPr>
          <w:t>10</w:t>
        </w:r>
        <w:r w:rsidR="00B250CC">
          <w:rPr>
            <w:noProof/>
            <w:webHidden/>
          </w:rPr>
          <w:fldChar w:fldCharType="end"/>
        </w:r>
      </w:hyperlink>
    </w:p>
    <w:p w14:paraId="7BEC336F" w14:textId="62B3CB3C" w:rsidR="00B250CC" w:rsidRDefault="00B250C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74" w:history="1">
        <w:r w:rsidRPr="000B5DA8">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0B5DA8">
          <w:rPr>
            <w:rStyle w:val="Hyperlink"/>
            <w:noProof/>
          </w:rPr>
          <w:t>Trabalhos relacionados</w:t>
        </w:r>
        <w:r>
          <w:rPr>
            <w:noProof/>
            <w:webHidden/>
          </w:rPr>
          <w:tab/>
        </w:r>
        <w:r>
          <w:rPr>
            <w:noProof/>
            <w:webHidden/>
          </w:rPr>
          <w:fldChar w:fldCharType="begin"/>
        </w:r>
        <w:r>
          <w:rPr>
            <w:noProof/>
            <w:webHidden/>
          </w:rPr>
          <w:instrText xml:space="preserve"> PAGEREF _Toc42466974 \h </w:instrText>
        </w:r>
        <w:r>
          <w:rPr>
            <w:noProof/>
            <w:webHidden/>
          </w:rPr>
        </w:r>
        <w:r>
          <w:rPr>
            <w:noProof/>
            <w:webHidden/>
          </w:rPr>
          <w:fldChar w:fldCharType="separate"/>
        </w:r>
        <w:r>
          <w:rPr>
            <w:noProof/>
            <w:webHidden/>
          </w:rPr>
          <w:t>14</w:t>
        </w:r>
        <w:r>
          <w:rPr>
            <w:noProof/>
            <w:webHidden/>
          </w:rPr>
          <w:fldChar w:fldCharType="end"/>
        </w:r>
      </w:hyperlink>
    </w:p>
    <w:p w14:paraId="2F7E22EF" w14:textId="7D07A72B"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5" w:history="1">
        <w:r w:rsidRPr="000B5DA8">
          <w:rPr>
            <w:rStyle w:val="Hyperlink"/>
          </w:rPr>
          <w:t>2.1</w:t>
        </w:r>
        <w:r>
          <w:rPr>
            <w:rFonts w:asciiTheme="minorHAnsi" w:eastAsiaTheme="minorEastAsia" w:hAnsiTheme="minorHAnsi" w:cstheme="minorBidi"/>
            <w:iCs w:val="0"/>
            <w:color w:val="auto"/>
            <w:sz w:val="22"/>
            <w:szCs w:val="22"/>
            <w:lang w:eastAsia="pt-BR"/>
          </w:rPr>
          <w:tab/>
        </w:r>
        <w:r w:rsidRPr="000B5DA8">
          <w:rPr>
            <w:rStyle w:val="Hyperlink"/>
          </w:rPr>
          <w:t>O protocolo de revisão</w:t>
        </w:r>
        <w:r>
          <w:rPr>
            <w:webHidden/>
          </w:rPr>
          <w:tab/>
        </w:r>
        <w:r>
          <w:rPr>
            <w:webHidden/>
          </w:rPr>
          <w:fldChar w:fldCharType="begin"/>
        </w:r>
        <w:r>
          <w:rPr>
            <w:webHidden/>
          </w:rPr>
          <w:instrText xml:space="preserve"> PAGEREF _Toc42466975 \h </w:instrText>
        </w:r>
        <w:r>
          <w:rPr>
            <w:webHidden/>
          </w:rPr>
        </w:r>
        <w:r>
          <w:rPr>
            <w:webHidden/>
          </w:rPr>
          <w:fldChar w:fldCharType="separate"/>
        </w:r>
        <w:r>
          <w:rPr>
            <w:webHidden/>
          </w:rPr>
          <w:t>14</w:t>
        </w:r>
        <w:r>
          <w:rPr>
            <w:webHidden/>
          </w:rPr>
          <w:fldChar w:fldCharType="end"/>
        </w:r>
      </w:hyperlink>
    </w:p>
    <w:p w14:paraId="150EFD2C" w14:textId="6F47C2E0"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6" w:history="1">
        <w:r w:rsidRPr="000B5DA8">
          <w:rPr>
            <w:rStyle w:val="Hyperlink"/>
          </w:rPr>
          <w:t>2.2</w:t>
        </w:r>
        <w:r>
          <w:rPr>
            <w:rFonts w:asciiTheme="minorHAnsi" w:eastAsiaTheme="minorEastAsia" w:hAnsiTheme="minorHAnsi" w:cstheme="minorBidi"/>
            <w:iCs w:val="0"/>
            <w:color w:val="auto"/>
            <w:sz w:val="22"/>
            <w:szCs w:val="22"/>
            <w:lang w:eastAsia="pt-BR"/>
          </w:rPr>
          <w:tab/>
        </w:r>
        <w:r w:rsidRPr="000B5DA8">
          <w:rPr>
            <w:rStyle w:val="Hyperlink"/>
          </w:rPr>
          <w:t>PROCURA NOS MOTORES DE BUSCA</w:t>
        </w:r>
        <w:r>
          <w:rPr>
            <w:webHidden/>
          </w:rPr>
          <w:tab/>
        </w:r>
        <w:r>
          <w:rPr>
            <w:webHidden/>
          </w:rPr>
          <w:fldChar w:fldCharType="begin"/>
        </w:r>
        <w:r>
          <w:rPr>
            <w:webHidden/>
          </w:rPr>
          <w:instrText xml:space="preserve"> PAGEREF _Toc42466976 \h </w:instrText>
        </w:r>
        <w:r>
          <w:rPr>
            <w:webHidden/>
          </w:rPr>
        </w:r>
        <w:r>
          <w:rPr>
            <w:webHidden/>
          </w:rPr>
          <w:fldChar w:fldCharType="separate"/>
        </w:r>
        <w:r>
          <w:rPr>
            <w:webHidden/>
          </w:rPr>
          <w:t>16</w:t>
        </w:r>
        <w:r>
          <w:rPr>
            <w:webHidden/>
          </w:rPr>
          <w:fldChar w:fldCharType="end"/>
        </w:r>
      </w:hyperlink>
    </w:p>
    <w:p w14:paraId="7B134C5C" w14:textId="73F1E454"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7" w:history="1">
        <w:r w:rsidRPr="000B5DA8">
          <w:rPr>
            <w:rStyle w:val="Hyperlink"/>
          </w:rPr>
          <w:t>2.3</w:t>
        </w:r>
        <w:r>
          <w:rPr>
            <w:rFonts w:asciiTheme="minorHAnsi" w:eastAsiaTheme="minorEastAsia" w:hAnsiTheme="minorHAnsi" w:cstheme="minorBidi"/>
            <w:iCs w:val="0"/>
            <w:color w:val="auto"/>
            <w:sz w:val="22"/>
            <w:szCs w:val="22"/>
            <w:lang w:eastAsia="pt-BR"/>
          </w:rPr>
          <w:tab/>
        </w:r>
        <w:r w:rsidRPr="000B5DA8">
          <w:rPr>
            <w:rStyle w:val="Hyperlink"/>
          </w:rPr>
          <w:t>ETAPAS DA REVISÃO DOS TRABALHOS</w:t>
        </w:r>
        <w:r>
          <w:rPr>
            <w:webHidden/>
          </w:rPr>
          <w:tab/>
        </w:r>
        <w:r>
          <w:rPr>
            <w:webHidden/>
          </w:rPr>
          <w:fldChar w:fldCharType="begin"/>
        </w:r>
        <w:r>
          <w:rPr>
            <w:webHidden/>
          </w:rPr>
          <w:instrText xml:space="preserve"> PAGEREF _Toc42466977 \h </w:instrText>
        </w:r>
        <w:r>
          <w:rPr>
            <w:webHidden/>
          </w:rPr>
        </w:r>
        <w:r>
          <w:rPr>
            <w:webHidden/>
          </w:rPr>
          <w:fldChar w:fldCharType="separate"/>
        </w:r>
        <w:r>
          <w:rPr>
            <w:webHidden/>
          </w:rPr>
          <w:t>18</w:t>
        </w:r>
        <w:r>
          <w:rPr>
            <w:webHidden/>
          </w:rPr>
          <w:fldChar w:fldCharType="end"/>
        </w:r>
      </w:hyperlink>
    </w:p>
    <w:p w14:paraId="2E655B49" w14:textId="1A8AA5BB"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78" w:history="1">
        <w:r w:rsidRPr="000B5DA8">
          <w:rPr>
            <w:rStyle w:val="Hyperlink"/>
          </w:rPr>
          <w:t>2.3.1</w:t>
        </w:r>
        <w:r>
          <w:rPr>
            <w:rFonts w:asciiTheme="minorHAnsi" w:eastAsiaTheme="minorEastAsia" w:hAnsiTheme="minorHAnsi" w:cstheme="minorBidi"/>
            <w:iCs w:val="0"/>
            <w:color w:val="auto"/>
            <w:sz w:val="22"/>
            <w:szCs w:val="22"/>
            <w:lang w:eastAsia="pt-BR"/>
          </w:rPr>
          <w:tab/>
        </w:r>
        <w:r w:rsidRPr="000B5DA8">
          <w:rPr>
            <w:rStyle w:val="Hyperlink"/>
          </w:rPr>
          <w:t>Trabalhos selecionados</w:t>
        </w:r>
        <w:r>
          <w:rPr>
            <w:webHidden/>
          </w:rPr>
          <w:tab/>
        </w:r>
        <w:r>
          <w:rPr>
            <w:webHidden/>
          </w:rPr>
          <w:fldChar w:fldCharType="begin"/>
        </w:r>
        <w:r>
          <w:rPr>
            <w:webHidden/>
          </w:rPr>
          <w:instrText xml:space="preserve"> PAGEREF _Toc42466978 \h </w:instrText>
        </w:r>
        <w:r>
          <w:rPr>
            <w:webHidden/>
          </w:rPr>
        </w:r>
        <w:r>
          <w:rPr>
            <w:webHidden/>
          </w:rPr>
          <w:fldChar w:fldCharType="separate"/>
        </w:r>
        <w:r>
          <w:rPr>
            <w:webHidden/>
          </w:rPr>
          <w:t>19</w:t>
        </w:r>
        <w:r>
          <w:rPr>
            <w:webHidden/>
          </w:rPr>
          <w:fldChar w:fldCharType="end"/>
        </w:r>
      </w:hyperlink>
    </w:p>
    <w:p w14:paraId="016BCEB9" w14:textId="10F712E1"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79" w:history="1">
        <w:r w:rsidRPr="000B5DA8">
          <w:rPr>
            <w:rStyle w:val="Hyperlink"/>
          </w:rPr>
          <w:t>2.4</w:t>
        </w:r>
        <w:r>
          <w:rPr>
            <w:rFonts w:asciiTheme="minorHAnsi" w:eastAsiaTheme="minorEastAsia" w:hAnsiTheme="minorHAnsi" w:cstheme="minorBidi"/>
            <w:iCs w:val="0"/>
            <w:color w:val="auto"/>
            <w:sz w:val="22"/>
            <w:szCs w:val="22"/>
            <w:lang w:eastAsia="pt-BR"/>
          </w:rPr>
          <w:tab/>
        </w:r>
        <w:r w:rsidRPr="000B5DA8">
          <w:rPr>
            <w:rStyle w:val="Hyperlink"/>
          </w:rPr>
          <w:t>FUNCIONALIDADES DOS TRABALHOS INVESTIGADOS</w:t>
        </w:r>
        <w:r>
          <w:rPr>
            <w:webHidden/>
          </w:rPr>
          <w:tab/>
        </w:r>
        <w:r>
          <w:rPr>
            <w:webHidden/>
          </w:rPr>
          <w:fldChar w:fldCharType="begin"/>
        </w:r>
        <w:r>
          <w:rPr>
            <w:webHidden/>
          </w:rPr>
          <w:instrText xml:space="preserve"> PAGEREF _Toc42466979 \h </w:instrText>
        </w:r>
        <w:r>
          <w:rPr>
            <w:webHidden/>
          </w:rPr>
        </w:r>
        <w:r>
          <w:rPr>
            <w:webHidden/>
          </w:rPr>
          <w:fldChar w:fldCharType="separate"/>
        </w:r>
        <w:r>
          <w:rPr>
            <w:webHidden/>
          </w:rPr>
          <w:t>30</w:t>
        </w:r>
        <w:r>
          <w:rPr>
            <w:webHidden/>
          </w:rPr>
          <w:fldChar w:fldCharType="end"/>
        </w:r>
      </w:hyperlink>
    </w:p>
    <w:p w14:paraId="1FE64276" w14:textId="26EC23AD"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0" w:history="1">
        <w:r w:rsidRPr="000B5DA8">
          <w:rPr>
            <w:rStyle w:val="Hyperlink"/>
          </w:rPr>
          <w:t>2.5</w:t>
        </w:r>
        <w:r>
          <w:rPr>
            <w:rFonts w:asciiTheme="minorHAnsi" w:eastAsiaTheme="minorEastAsia" w:hAnsiTheme="minorHAnsi" w:cstheme="minorBidi"/>
            <w:iCs w:val="0"/>
            <w:color w:val="auto"/>
            <w:sz w:val="22"/>
            <w:szCs w:val="22"/>
            <w:lang w:eastAsia="pt-BR"/>
          </w:rPr>
          <w:tab/>
        </w:r>
        <w:r w:rsidRPr="000B5DA8">
          <w:rPr>
            <w:rStyle w:val="Hyperlink"/>
          </w:rPr>
          <w:t>Conclusões dos trabalhos revisados</w:t>
        </w:r>
        <w:r>
          <w:rPr>
            <w:webHidden/>
          </w:rPr>
          <w:tab/>
        </w:r>
        <w:r>
          <w:rPr>
            <w:webHidden/>
          </w:rPr>
          <w:fldChar w:fldCharType="begin"/>
        </w:r>
        <w:r>
          <w:rPr>
            <w:webHidden/>
          </w:rPr>
          <w:instrText xml:space="preserve"> PAGEREF _Toc42466980 \h </w:instrText>
        </w:r>
        <w:r>
          <w:rPr>
            <w:webHidden/>
          </w:rPr>
        </w:r>
        <w:r>
          <w:rPr>
            <w:webHidden/>
          </w:rPr>
          <w:fldChar w:fldCharType="separate"/>
        </w:r>
        <w:r>
          <w:rPr>
            <w:webHidden/>
          </w:rPr>
          <w:t>32</w:t>
        </w:r>
        <w:r>
          <w:rPr>
            <w:webHidden/>
          </w:rPr>
          <w:fldChar w:fldCharType="end"/>
        </w:r>
      </w:hyperlink>
    </w:p>
    <w:p w14:paraId="5F9065A2" w14:textId="1F6180BB" w:rsidR="00B250CC" w:rsidRDefault="00B250C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81" w:history="1">
        <w:r w:rsidRPr="000B5DA8">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0B5DA8">
          <w:rPr>
            <w:rStyle w:val="Hyperlink"/>
            <w:noProof/>
          </w:rPr>
          <w:t>Modelagem do “Nome do trabalho” (TODO)</w:t>
        </w:r>
        <w:r>
          <w:rPr>
            <w:noProof/>
            <w:webHidden/>
          </w:rPr>
          <w:tab/>
        </w:r>
        <w:r>
          <w:rPr>
            <w:noProof/>
            <w:webHidden/>
          </w:rPr>
          <w:fldChar w:fldCharType="begin"/>
        </w:r>
        <w:r>
          <w:rPr>
            <w:noProof/>
            <w:webHidden/>
          </w:rPr>
          <w:instrText xml:space="preserve"> PAGEREF _Toc42466981 \h </w:instrText>
        </w:r>
        <w:r>
          <w:rPr>
            <w:noProof/>
            <w:webHidden/>
          </w:rPr>
        </w:r>
        <w:r>
          <w:rPr>
            <w:noProof/>
            <w:webHidden/>
          </w:rPr>
          <w:fldChar w:fldCharType="separate"/>
        </w:r>
        <w:r>
          <w:rPr>
            <w:noProof/>
            <w:webHidden/>
          </w:rPr>
          <w:t>34</w:t>
        </w:r>
        <w:r>
          <w:rPr>
            <w:noProof/>
            <w:webHidden/>
          </w:rPr>
          <w:fldChar w:fldCharType="end"/>
        </w:r>
      </w:hyperlink>
    </w:p>
    <w:p w14:paraId="4197E91B" w14:textId="7406C25D"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2" w:history="1">
        <w:r w:rsidRPr="000B5DA8">
          <w:rPr>
            <w:rStyle w:val="Hyperlink"/>
          </w:rPr>
          <w:t>3.1</w:t>
        </w:r>
        <w:r>
          <w:rPr>
            <w:rFonts w:asciiTheme="minorHAnsi" w:eastAsiaTheme="minorEastAsia" w:hAnsiTheme="minorHAnsi" w:cstheme="minorBidi"/>
            <w:iCs w:val="0"/>
            <w:color w:val="auto"/>
            <w:sz w:val="22"/>
            <w:szCs w:val="22"/>
            <w:lang w:eastAsia="pt-BR"/>
          </w:rPr>
          <w:tab/>
        </w:r>
        <w:r w:rsidRPr="000B5DA8">
          <w:rPr>
            <w:rStyle w:val="Hyperlink"/>
          </w:rPr>
          <w:t>Contexto</w:t>
        </w:r>
        <w:r>
          <w:rPr>
            <w:webHidden/>
          </w:rPr>
          <w:tab/>
        </w:r>
        <w:r>
          <w:rPr>
            <w:webHidden/>
          </w:rPr>
          <w:fldChar w:fldCharType="begin"/>
        </w:r>
        <w:r>
          <w:rPr>
            <w:webHidden/>
          </w:rPr>
          <w:instrText xml:space="preserve"> PAGEREF _Toc42466982 \h </w:instrText>
        </w:r>
        <w:r>
          <w:rPr>
            <w:webHidden/>
          </w:rPr>
        </w:r>
        <w:r>
          <w:rPr>
            <w:webHidden/>
          </w:rPr>
          <w:fldChar w:fldCharType="separate"/>
        </w:r>
        <w:r>
          <w:rPr>
            <w:webHidden/>
          </w:rPr>
          <w:t>34</w:t>
        </w:r>
        <w:r>
          <w:rPr>
            <w:webHidden/>
          </w:rPr>
          <w:fldChar w:fldCharType="end"/>
        </w:r>
      </w:hyperlink>
    </w:p>
    <w:p w14:paraId="7BD68C84" w14:textId="15656A9B"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3" w:history="1">
        <w:r w:rsidRPr="000B5DA8">
          <w:rPr>
            <w:rStyle w:val="Hyperlink"/>
          </w:rPr>
          <w:t>3.1.1</w:t>
        </w:r>
        <w:r>
          <w:rPr>
            <w:rFonts w:asciiTheme="minorHAnsi" w:eastAsiaTheme="minorEastAsia" w:hAnsiTheme="minorHAnsi" w:cstheme="minorBidi"/>
            <w:iCs w:val="0"/>
            <w:color w:val="auto"/>
            <w:sz w:val="22"/>
            <w:szCs w:val="22"/>
            <w:lang w:eastAsia="pt-BR"/>
          </w:rPr>
          <w:tab/>
        </w:r>
        <w:r w:rsidRPr="000B5DA8">
          <w:rPr>
            <w:rStyle w:val="Hyperlink"/>
          </w:rPr>
          <w:t>O que é o contexto comportamental?</w:t>
        </w:r>
        <w:r>
          <w:rPr>
            <w:webHidden/>
          </w:rPr>
          <w:tab/>
        </w:r>
        <w:r>
          <w:rPr>
            <w:webHidden/>
          </w:rPr>
          <w:fldChar w:fldCharType="begin"/>
        </w:r>
        <w:r>
          <w:rPr>
            <w:webHidden/>
          </w:rPr>
          <w:instrText xml:space="preserve"> PAGEREF _Toc42466983 \h </w:instrText>
        </w:r>
        <w:r>
          <w:rPr>
            <w:webHidden/>
          </w:rPr>
        </w:r>
        <w:r>
          <w:rPr>
            <w:webHidden/>
          </w:rPr>
          <w:fldChar w:fldCharType="separate"/>
        </w:r>
        <w:r>
          <w:rPr>
            <w:webHidden/>
          </w:rPr>
          <w:t>35</w:t>
        </w:r>
        <w:r>
          <w:rPr>
            <w:webHidden/>
          </w:rPr>
          <w:fldChar w:fldCharType="end"/>
        </w:r>
      </w:hyperlink>
    </w:p>
    <w:p w14:paraId="70D9B0BE" w14:textId="4C5EAB83"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4" w:history="1">
        <w:r w:rsidRPr="000B5DA8">
          <w:rPr>
            <w:rStyle w:val="Hyperlink"/>
          </w:rPr>
          <w:t>3.1.2</w:t>
        </w:r>
        <w:r>
          <w:rPr>
            <w:rFonts w:asciiTheme="minorHAnsi" w:eastAsiaTheme="minorEastAsia" w:hAnsiTheme="minorHAnsi" w:cstheme="minorBidi"/>
            <w:iCs w:val="0"/>
            <w:color w:val="auto"/>
            <w:sz w:val="22"/>
            <w:szCs w:val="22"/>
            <w:lang w:eastAsia="pt-BR"/>
          </w:rPr>
          <w:tab/>
        </w:r>
        <w:r w:rsidRPr="000B5DA8">
          <w:rPr>
            <w:rStyle w:val="Hyperlink"/>
          </w:rPr>
          <w:t>O que é o contexto ambiente?</w:t>
        </w:r>
        <w:r>
          <w:rPr>
            <w:webHidden/>
          </w:rPr>
          <w:tab/>
        </w:r>
        <w:r>
          <w:rPr>
            <w:webHidden/>
          </w:rPr>
          <w:fldChar w:fldCharType="begin"/>
        </w:r>
        <w:r>
          <w:rPr>
            <w:webHidden/>
          </w:rPr>
          <w:instrText xml:space="preserve"> PAGEREF _Toc42466984 \h </w:instrText>
        </w:r>
        <w:r>
          <w:rPr>
            <w:webHidden/>
          </w:rPr>
        </w:r>
        <w:r>
          <w:rPr>
            <w:webHidden/>
          </w:rPr>
          <w:fldChar w:fldCharType="separate"/>
        </w:r>
        <w:r>
          <w:rPr>
            <w:webHidden/>
          </w:rPr>
          <w:t>36</w:t>
        </w:r>
        <w:r>
          <w:rPr>
            <w:webHidden/>
          </w:rPr>
          <w:fldChar w:fldCharType="end"/>
        </w:r>
      </w:hyperlink>
    </w:p>
    <w:p w14:paraId="6A5E4E8D" w14:textId="52EC5F35"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5" w:history="1">
        <w:r w:rsidRPr="000B5DA8">
          <w:rPr>
            <w:rStyle w:val="Hyperlink"/>
          </w:rPr>
          <w:t>3.1.3</w:t>
        </w:r>
        <w:r>
          <w:rPr>
            <w:rFonts w:asciiTheme="minorHAnsi" w:eastAsiaTheme="minorEastAsia" w:hAnsiTheme="minorHAnsi" w:cstheme="minorBidi"/>
            <w:iCs w:val="0"/>
            <w:color w:val="auto"/>
            <w:sz w:val="22"/>
            <w:szCs w:val="22"/>
            <w:lang w:eastAsia="pt-BR"/>
          </w:rPr>
          <w:tab/>
        </w:r>
        <w:r w:rsidRPr="000B5DA8">
          <w:rPr>
            <w:rStyle w:val="Hyperlink"/>
          </w:rPr>
          <w:t>Como será obtido os contextos?</w:t>
        </w:r>
        <w:r>
          <w:rPr>
            <w:webHidden/>
          </w:rPr>
          <w:tab/>
        </w:r>
        <w:r>
          <w:rPr>
            <w:webHidden/>
          </w:rPr>
          <w:fldChar w:fldCharType="begin"/>
        </w:r>
        <w:r>
          <w:rPr>
            <w:webHidden/>
          </w:rPr>
          <w:instrText xml:space="preserve"> PAGEREF _Toc42466985 \h </w:instrText>
        </w:r>
        <w:r>
          <w:rPr>
            <w:webHidden/>
          </w:rPr>
        </w:r>
        <w:r>
          <w:rPr>
            <w:webHidden/>
          </w:rPr>
          <w:fldChar w:fldCharType="separate"/>
        </w:r>
        <w:r>
          <w:rPr>
            <w:webHidden/>
          </w:rPr>
          <w:t>37</w:t>
        </w:r>
        <w:r>
          <w:rPr>
            <w:webHidden/>
          </w:rPr>
          <w:fldChar w:fldCharType="end"/>
        </w:r>
      </w:hyperlink>
    </w:p>
    <w:p w14:paraId="3EF855DC" w14:textId="176A1E3E"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6" w:history="1">
        <w:r w:rsidRPr="000B5DA8">
          <w:rPr>
            <w:rStyle w:val="Hyperlink"/>
          </w:rPr>
          <w:t>3.1.4</w:t>
        </w:r>
        <w:r>
          <w:rPr>
            <w:rFonts w:asciiTheme="minorHAnsi" w:eastAsiaTheme="minorEastAsia" w:hAnsiTheme="minorHAnsi" w:cstheme="minorBidi"/>
            <w:iCs w:val="0"/>
            <w:color w:val="auto"/>
            <w:sz w:val="22"/>
            <w:szCs w:val="22"/>
            <w:lang w:eastAsia="pt-BR"/>
          </w:rPr>
          <w:tab/>
        </w:r>
        <w:r w:rsidRPr="000B5DA8">
          <w:rPr>
            <w:rStyle w:val="Hyperlink"/>
          </w:rPr>
          <w:t>O que são as ações do usuário?</w:t>
        </w:r>
        <w:r>
          <w:rPr>
            <w:webHidden/>
          </w:rPr>
          <w:tab/>
        </w:r>
        <w:r>
          <w:rPr>
            <w:webHidden/>
          </w:rPr>
          <w:fldChar w:fldCharType="begin"/>
        </w:r>
        <w:r>
          <w:rPr>
            <w:webHidden/>
          </w:rPr>
          <w:instrText xml:space="preserve"> PAGEREF _Toc42466986 \h </w:instrText>
        </w:r>
        <w:r>
          <w:rPr>
            <w:webHidden/>
          </w:rPr>
        </w:r>
        <w:r>
          <w:rPr>
            <w:webHidden/>
          </w:rPr>
          <w:fldChar w:fldCharType="separate"/>
        </w:r>
        <w:r>
          <w:rPr>
            <w:webHidden/>
          </w:rPr>
          <w:t>38</w:t>
        </w:r>
        <w:r>
          <w:rPr>
            <w:webHidden/>
          </w:rPr>
          <w:fldChar w:fldCharType="end"/>
        </w:r>
      </w:hyperlink>
    </w:p>
    <w:p w14:paraId="58029C35" w14:textId="56A20980" w:rsidR="00B250CC" w:rsidRDefault="00B250C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466987" w:history="1">
        <w:r w:rsidRPr="000B5DA8">
          <w:rPr>
            <w:rStyle w:val="Hyperlink"/>
          </w:rPr>
          <w:t>3.2</w:t>
        </w:r>
        <w:r>
          <w:rPr>
            <w:rFonts w:asciiTheme="minorHAnsi" w:eastAsiaTheme="minorEastAsia" w:hAnsiTheme="minorHAnsi" w:cstheme="minorBidi"/>
            <w:iCs w:val="0"/>
            <w:color w:val="auto"/>
            <w:sz w:val="22"/>
            <w:szCs w:val="22"/>
            <w:lang w:eastAsia="pt-BR"/>
          </w:rPr>
          <w:tab/>
        </w:r>
        <w:r w:rsidRPr="000B5DA8">
          <w:rPr>
            <w:rStyle w:val="Hyperlink"/>
          </w:rPr>
          <w:t>Arquitetura do sistema</w:t>
        </w:r>
        <w:r>
          <w:rPr>
            <w:webHidden/>
          </w:rPr>
          <w:tab/>
        </w:r>
        <w:r>
          <w:rPr>
            <w:webHidden/>
          </w:rPr>
          <w:fldChar w:fldCharType="begin"/>
        </w:r>
        <w:r>
          <w:rPr>
            <w:webHidden/>
          </w:rPr>
          <w:instrText xml:space="preserve"> PAGEREF _Toc42466987 \h </w:instrText>
        </w:r>
        <w:r>
          <w:rPr>
            <w:webHidden/>
          </w:rPr>
        </w:r>
        <w:r>
          <w:rPr>
            <w:webHidden/>
          </w:rPr>
          <w:fldChar w:fldCharType="separate"/>
        </w:r>
        <w:r>
          <w:rPr>
            <w:webHidden/>
          </w:rPr>
          <w:t>39</w:t>
        </w:r>
        <w:r>
          <w:rPr>
            <w:webHidden/>
          </w:rPr>
          <w:fldChar w:fldCharType="end"/>
        </w:r>
      </w:hyperlink>
    </w:p>
    <w:p w14:paraId="772F7B70" w14:textId="4BE52731"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8" w:history="1">
        <w:r w:rsidRPr="000B5DA8">
          <w:rPr>
            <w:rStyle w:val="Hyperlink"/>
          </w:rPr>
          <w:t>3.2.1</w:t>
        </w:r>
        <w:r>
          <w:rPr>
            <w:rFonts w:asciiTheme="minorHAnsi" w:eastAsiaTheme="minorEastAsia" w:hAnsiTheme="minorHAnsi" w:cstheme="minorBidi"/>
            <w:iCs w:val="0"/>
            <w:color w:val="auto"/>
            <w:sz w:val="22"/>
            <w:szCs w:val="22"/>
            <w:lang w:eastAsia="pt-BR"/>
          </w:rPr>
          <w:tab/>
        </w:r>
        <w:r w:rsidRPr="000B5DA8">
          <w:rPr>
            <w:rStyle w:val="Hyperlink"/>
          </w:rPr>
          <w:t>Como o trabalho vai capturar as ações do usuário e enviá-las ao sistema?</w:t>
        </w:r>
        <w:r>
          <w:rPr>
            <w:webHidden/>
          </w:rPr>
          <w:tab/>
        </w:r>
        <w:r>
          <w:rPr>
            <w:webHidden/>
          </w:rPr>
          <w:fldChar w:fldCharType="begin"/>
        </w:r>
        <w:r>
          <w:rPr>
            <w:webHidden/>
          </w:rPr>
          <w:instrText xml:space="preserve"> PAGEREF _Toc42466988 \h </w:instrText>
        </w:r>
        <w:r>
          <w:rPr>
            <w:webHidden/>
          </w:rPr>
        </w:r>
        <w:r>
          <w:rPr>
            <w:webHidden/>
          </w:rPr>
          <w:fldChar w:fldCharType="separate"/>
        </w:r>
        <w:r>
          <w:rPr>
            <w:webHidden/>
          </w:rPr>
          <w:t>41</w:t>
        </w:r>
        <w:r>
          <w:rPr>
            <w:webHidden/>
          </w:rPr>
          <w:fldChar w:fldCharType="end"/>
        </w:r>
      </w:hyperlink>
    </w:p>
    <w:p w14:paraId="739F5DE3" w14:textId="346121EE"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89" w:history="1">
        <w:r w:rsidRPr="000B5DA8">
          <w:rPr>
            <w:rStyle w:val="Hyperlink"/>
          </w:rPr>
          <w:t>3.2.2</w:t>
        </w:r>
        <w:r>
          <w:rPr>
            <w:rFonts w:asciiTheme="minorHAnsi" w:eastAsiaTheme="minorEastAsia" w:hAnsiTheme="minorHAnsi" w:cstheme="minorBidi"/>
            <w:iCs w:val="0"/>
            <w:color w:val="auto"/>
            <w:sz w:val="22"/>
            <w:szCs w:val="22"/>
            <w:lang w:eastAsia="pt-BR"/>
          </w:rPr>
          <w:tab/>
        </w:r>
        <w:r w:rsidRPr="000B5DA8">
          <w:rPr>
            <w:rStyle w:val="Hyperlink"/>
          </w:rPr>
          <w:t>Como o trabalho vai validar se as ações do usuário condizem com o contexto?</w:t>
        </w:r>
        <w:r>
          <w:rPr>
            <w:webHidden/>
          </w:rPr>
          <w:tab/>
        </w:r>
        <w:r>
          <w:rPr>
            <w:webHidden/>
          </w:rPr>
          <w:fldChar w:fldCharType="begin"/>
        </w:r>
        <w:r>
          <w:rPr>
            <w:webHidden/>
          </w:rPr>
          <w:instrText xml:space="preserve"> PAGEREF _Toc42466989 \h </w:instrText>
        </w:r>
        <w:r>
          <w:rPr>
            <w:webHidden/>
          </w:rPr>
        </w:r>
        <w:r>
          <w:rPr>
            <w:webHidden/>
          </w:rPr>
          <w:fldChar w:fldCharType="separate"/>
        </w:r>
        <w:r>
          <w:rPr>
            <w:webHidden/>
          </w:rPr>
          <w:t>42</w:t>
        </w:r>
        <w:r>
          <w:rPr>
            <w:webHidden/>
          </w:rPr>
          <w:fldChar w:fldCharType="end"/>
        </w:r>
      </w:hyperlink>
    </w:p>
    <w:p w14:paraId="43E1C460" w14:textId="793D41C4"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0" w:history="1">
        <w:r w:rsidRPr="000B5DA8">
          <w:rPr>
            <w:rStyle w:val="Hyperlink"/>
          </w:rPr>
          <w:t>3.2.3</w:t>
        </w:r>
        <w:r>
          <w:rPr>
            <w:rFonts w:asciiTheme="minorHAnsi" w:eastAsiaTheme="minorEastAsia" w:hAnsiTheme="minorHAnsi" w:cstheme="minorBidi"/>
            <w:iCs w:val="0"/>
            <w:color w:val="auto"/>
            <w:sz w:val="22"/>
            <w:szCs w:val="22"/>
            <w:lang w:eastAsia="pt-BR"/>
          </w:rPr>
          <w:tab/>
        </w:r>
        <w:r w:rsidRPr="000B5DA8">
          <w:rPr>
            <w:rStyle w:val="Hyperlink"/>
          </w:rPr>
          <w:t>Como o trabalho vai relacionar as músicas que o usuário gosta aos contextos?</w:t>
        </w:r>
        <w:r>
          <w:rPr>
            <w:webHidden/>
          </w:rPr>
          <w:tab/>
        </w:r>
        <w:r>
          <w:rPr>
            <w:webHidden/>
          </w:rPr>
          <w:fldChar w:fldCharType="begin"/>
        </w:r>
        <w:r>
          <w:rPr>
            <w:webHidden/>
          </w:rPr>
          <w:instrText xml:space="preserve"> PAGEREF _Toc42466990 \h </w:instrText>
        </w:r>
        <w:r>
          <w:rPr>
            <w:webHidden/>
          </w:rPr>
        </w:r>
        <w:r>
          <w:rPr>
            <w:webHidden/>
          </w:rPr>
          <w:fldChar w:fldCharType="separate"/>
        </w:r>
        <w:r>
          <w:rPr>
            <w:webHidden/>
          </w:rPr>
          <w:t>43</w:t>
        </w:r>
        <w:r>
          <w:rPr>
            <w:webHidden/>
          </w:rPr>
          <w:fldChar w:fldCharType="end"/>
        </w:r>
      </w:hyperlink>
    </w:p>
    <w:p w14:paraId="47377AE7" w14:textId="1237E0BB"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1" w:history="1">
        <w:r w:rsidRPr="000B5DA8">
          <w:rPr>
            <w:rStyle w:val="Hyperlink"/>
          </w:rPr>
          <w:t>3.2.4</w:t>
        </w:r>
        <w:r>
          <w:rPr>
            <w:rFonts w:asciiTheme="minorHAnsi" w:eastAsiaTheme="minorEastAsia" w:hAnsiTheme="minorHAnsi" w:cstheme="minorBidi"/>
            <w:iCs w:val="0"/>
            <w:color w:val="auto"/>
            <w:sz w:val="22"/>
            <w:szCs w:val="22"/>
            <w:lang w:eastAsia="pt-BR"/>
          </w:rPr>
          <w:tab/>
        </w:r>
        <w:r w:rsidRPr="000B5DA8">
          <w:rPr>
            <w:rStyle w:val="Hyperlink"/>
          </w:rPr>
          <w:t>Como o trabalho vai classificar o contexto para apresentar para usuário?</w:t>
        </w:r>
        <w:r>
          <w:rPr>
            <w:webHidden/>
          </w:rPr>
          <w:tab/>
        </w:r>
        <w:r>
          <w:rPr>
            <w:webHidden/>
          </w:rPr>
          <w:fldChar w:fldCharType="begin"/>
        </w:r>
        <w:r>
          <w:rPr>
            <w:webHidden/>
          </w:rPr>
          <w:instrText xml:space="preserve"> PAGEREF _Toc42466991 \h </w:instrText>
        </w:r>
        <w:r>
          <w:rPr>
            <w:webHidden/>
          </w:rPr>
        </w:r>
        <w:r>
          <w:rPr>
            <w:webHidden/>
          </w:rPr>
          <w:fldChar w:fldCharType="separate"/>
        </w:r>
        <w:r>
          <w:rPr>
            <w:webHidden/>
          </w:rPr>
          <w:t>43</w:t>
        </w:r>
        <w:r>
          <w:rPr>
            <w:webHidden/>
          </w:rPr>
          <w:fldChar w:fldCharType="end"/>
        </w:r>
      </w:hyperlink>
    </w:p>
    <w:p w14:paraId="3672DC91" w14:textId="31914DEB" w:rsidR="00B250CC" w:rsidRDefault="00B250C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466992" w:history="1">
        <w:r w:rsidRPr="000B5DA8">
          <w:rPr>
            <w:rStyle w:val="Hyperlink"/>
          </w:rPr>
          <w:t>3.2.5</w:t>
        </w:r>
        <w:r>
          <w:rPr>
            <w:rFonts w:asciiTheme="minorHAnsi" w:eastAsiaTheme="minorEastAsia" w:hAnsiTheme="minorHAnsi" w:cstheme="minorBidi"/>
            <w:iCs w:val="0"/>
            <w:color w:val="auto"/>
            <w:sz w:val="22"/>
            <w:szCs w:val="22"/>
            <w:lang w:eastAsia="pt-BR"/>
          </w:rPr>
          <w:tab/>
        </w:r>
        <w:r w:rsidRPr="000B5DA8">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42466992 \h </w:instrText>
        </w:r>
        <w:r>
          <w:rPr>
            <w:webHidden/>
          </w:rPr>
        </w:r>
        <w:r>
          <w:rPr>
            <w:webHidden/>
          </w:rPr>
          <w:fldChar w:fldCharType="separate"/>
        </w:r>
        <w:r>
          <w:rPr>
            <w:webHidden/>
          </w:rPr>
          <w:t>43</w:t>
        </w:r>
        <w:r>
          <w:rPr>
            <w:webHidden/>
          </w:rPr>
          <w:fldChar w:fldCharType="end"/>
        </w:r>
      </w:hyperlink>
    </w:p>
    <w:p w14:paraId="6F8468AF" w14:textId="3D465593" w:rsidR="00B250CC" w:rsidRDefault="00B250C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3" w:history="1">
        <w:r w:rsidRPr="000B5DA8">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0B5DA8">
          <w:rPr>
            <w:rStyle w:val="Hyperlink"/>
            <w:noProof/>
          </w:rPr>
          <w:t>CONCLUSÃO</w:t>
        </w:r>
        <w:r>
          <w:rPr>
            <w:noProof/>
            <w:webHidden/>
          </w:rPr>
          <w:tab/>
        </w:r>
        <w:r>
          <w:rPr>
            <w:noProof/>
            <w:webHidden/>
          </w:rPr>
          <w:fldChar w:fldCharType="begin"/>
        </w:r>
        <w:r>
          <w:rPr>
            <w:noProof/>
            <w:webHidden/>
          </w:rPr>
          <w:instrText xml:space="preserve"> PAGEREF _Toc42466993 \h </w:instrText>
        </w:r>
        <w:r>
          <w:rPr>
            <w:noProof/>
            <w:webHidden/>
          </w:rPr>
        </w:r>
        <w:r>
          <w:rPr>
            <w:noProof/>
            <w:webHidden/>
          </w:rPr>
          <w:fldChar w:fldCharType="separate"/>
        </w:r>
        <w:r>
          <w:rPr>
            <w:noProof/>
            <w:webHidden/>
          </w:rPr>
          <w:t>45</w:t>
        </w:r>
        <w:r>
          <w:rPr>
            <w:noProof/>
            <w:webHidden/>
          </w:rPr>
          <w:fldChar w:fldCharType="end"/>
        </w:r>
      </w:hyperlink>
    </w:p>
    <w:p w14:paraId="45B102C0" w14:textId="567C2181" w:rsidR="00B250CC" w:rsidRDefault="00B250C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466994" w:history="1">
        <w:r w:rsidRPr="000B5DA8">
          <w:rPr>
            <w:rStyle w:val="Hyperlink"/>
            <w:noProof/>
          </w:rPr>
          <w:t>Referências Bibliográficas</w:t>
        </w:r>
        <w:r>
          <w:rPr>
            <w:noProof/>
            <w:webHidden/>
          </w:rPr>
          <w:tab/>
        </w:r>
        <w:r>
          <w:rPr>
            <w:noProof/>
            <w:webHidden/>
          </w:rPr>
          <w:fldChar w:fldCharType="begin"/>
        </w:r>
        <w:r>
          <w:rPr>
            <w:noProof/>
            <w:webHidden/>
          </w:rPr>
          <w:instrText xml:space="preserve"> PAGEREF _Toc42466994 \h </w:instrText>
        </w:r>
        <w:r>
          <w:rPr>
            <w:noProof/>
            <w:webHidden/>
          </w:rPr>
        </w:r>
        <w:r>
          <w:rPr>
            <w:noProof/>
            <w:webHidden/>
          </w:rPr>
          <w:fldChar w:fldCharType="separate"/>
        </w:r>
        <w:r>
          <w:rPr>
            <w:noProof/>
            <w:webHidden/>
          </w:rPr>
          <w:t>46</w:t>
        </w:r>
        <w:r>
          <w:rPr>
            <w:noProof/>
            <w:webHidden/>
          </w:rPr>
          <w:fldChar w:fldCharType="end"/>
        </w:r>
      </w:hyperlink>
    </w:p>
    <w:p w14:paraId="5AA42494" w14:textId="32C35F49"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1FCC7A35" w:rsidR="00BB2B89" w:rsidRPr="000964B3" w:rsidRDefault="00BB2B89" w:rsidP="00A47993">
      <w:pPr>
        <w:pStyle w:val="Ttulo1"/>
      </w:pPr>
      <w:bookmarkStart w:id="0" w:name="_Toc53928594"/>
      <w:bookmarkStart w:id="1" w:name="_Toc42466973"/>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1BD87CF5" w:rsidR="002B6979" w:rsidRDefault="002B6979" w:rsidP="00A47993">
      <w:pPr>
        <w:pStyle w:val="Ttulo1"/>
      </w:pPr>
      <w:bookmarkStart w:id="2" w:name="_Toc42466974"/>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1F077562" w:rsidR="004A66A0" w:rsidRDefault="004A66A0" w:rsidP="00A47993">
      <w:pPr>
        <w:pStyle w:val="Ttulo2"/>
      </w:pPr>
      <w:bookmarkStart w:id="3" w:name="_Toc42466975"/>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78CA18C3" w:rsidR="008D579B" w:rsidRPr="003217A5" w:rsidRDefault="006676C9" w:rsidP="00A47993">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42DC8793" w:rsidR="0074777A" w:rsidRPr="004A3A38" w:rsidRDefault="0074777A" w:rsidP="00A47993">
      <w:pPr>
        <w:pStyle w:val="Ttulo2"/>
      </w:pPr>
      <w:bookmarkStart w:id="4" w:name="_Toc42466976"/>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3DB62F9F" w:rsidR="00B00090" w:rsidRDefault="00B00090" w:rsidP="00A47993">
      <w:pPr>
        <w:pStyle w:val="Legenda"/>
      </w:pPr>
      <w:bookmarkStart w:id="5" w:name="_Ref40822595"/>
      <w:bookmarkStart w:id="6" w:name="_Ref40822554"/>
      <w:bookmarkStart w:id="7" w:name="_Toc42382768"/>
      <w:r>
        <w:t xml:space="preserve">Figura </w:t>
      </w:r>
      <w:r w:rsidR="00B934EA">
        <w:fldChar w:fldCharType="begin"/>
      </w:r>
      <w:r w:rsidR="00B934EA">
        <w:instrText xml:space="preserve"> SEQ Figura \* ARABIC </w:instrText>
      </w:r>
      <w:r w:rsidR="00B934EA">
        <w:fldChar w:fldCharType="separate"/>
      </w:r>
      <w:r w:rsidR="005C2958">
        <w:rPr>
          <w:noProof/>
        </w:rPr>
        <w:t>1</w:t>
      </w:r>
      <w:r w:rsidR="00B934E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1539904" w:rsidR="00FC71AF" w:rsidRDefault="00B00090" w:rsidP="00A47993">
      <w:pPr>
        <w:pStyle w:val="Legenda"/>
      </w:pPr>
      <w:bookmarkStart w:id="8" w:name="_Ref40822631"/>
      <w:bookmarkStart w:id="9" w:name="_Toc42382769"/>
      <w:r>
        <w:t xml:space="preserve">Figura </w:t>
      </w:r>
      <w:r w:rsidR="00B934EA">
        <w:fldChar w:fldCharType="begin"/>
      </w:r>
      <w:r w:rsidR="00B934EA">
        <w:instrText xml:space="preserve"> SEQ Figura \* ARABIC </w:instrText>
      </w:r>
      <w:r w:rsidR="00B934EA">
        <w:fldChar w:fldCharType="separate"/>
      </w:r>
      <w:r w:rsidR="005C2958">
        <w:rPr>
          <w:noProof/>
        </w:rPr>
        <w:t>2</w:t>
      </w:r>
      <w:r w:rsidR="00B934EA">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0F0F869" w:rsidR="00B00090" w:rsidRPr="00A478F0" w:rsidRDefault="00B00090" w:rsidP="00A47993">
      <w:pPr>
        <w:pStyle w:val="Legenda"/>
      </w:pPr>
      <w:bookmarkStart w:id="10" w:name="_Ref40822641"/>
      <w:bookmarkStart w:id="11" w:name="_Toc42382770"/>
      <w:r>
        <w:t xml:space="preserve">Figura </w:t>
      </w:r>
      <w:r w:rsidR="00B934EA">
        <w:fldChar w:fldCharType="begin"/>
      </w:r>
      <w:r w:rsidR="00B934EA">
        <w:instrText xml:space="preserve"> SEQ Figura \* ARABIC </w:instrText>
      </w:r>
      <w:r w:rsidR="00B934EA">
        <w:fldChar w:fldCharType="separate"/>
      </w:r>
      <w:r w:rsidR="005C2958">
        <w:rPr>
          <w:noProof/>
        </w:rPr>
        <w:t>3</w:t>
      </w:r>
      <w:r w:rsidR="00B934EA">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666BF6EC" w:rsidR="004A3A38" w:rsidRDefault="008568F7" w:rsidP="00A47993">
      <w:pPr>
        <w:pStyle w:val="Ttulo2"/>
      </w:pPr>
      <w:bookmarkStart w:id="12" w:name="_Toc42466977"/>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1950650C" w:rsidR="007815D6" w:rsidRDefault="00377BBD" w:rsidP="00A47993">
      <w:pPr>
        <w:pStyle w:val="Legenda"/>
      </w:pPr>
      <w:bookmarkStart w:id="13" w:name="_Ref40822414"/>
      <w:bookmarkStart w:id="14" w:name="_Ref40817235"/>
      <w:bookmarkStart w:id="15" w:name="_Toc42382771"/>
      <w:r>
        <w:t xml:space="preserve">Figura </w:t>
      </w:r>
      <w:r w:rsidR="00B934EA">
        <w:fldChar w:fldCharType="begin"/>
      </w:r>
      <w:r w:rsidR="00B934EA">
        <w:instrText xml:space="preserve"> SEQ Figura \* ARABIC </w:instrText>
      </w:r>
      <w:r w:rsidR="00B934EA">
        <w:fldChar w:fldCharType="separate"/>
      </w:r>
      <w:r w:rsidR="005C2958">
        <w:rPr>
          <w:noProof/>
        </w:rPr>
        <w:t>4</w:t>
      </w:r>
      <w:r w:rsidR="00B934EA">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36A8B05D" w:rsidR="00016710" w:rsidRDefault="003B56C3" w:rsidP="00A47993">
      <w:pPr>
        <w:pStyle w:val="Legenda"/>
      </w:pPr>
      <w:bookmarkStart w:id="16" w:name="_Ref40822493"/>
      <w:bookmarkStart w:id="17" w:name="_Ref40822087"/>
      <w:bookmarkStart w:id="18" w:name="_Toc42382772"/>
      <w:r>
        <w:t xml:space="preserve">Figura </w:t>
      </w:r>
      <w:r w:rsidR="00B934EA">
        <w:fldChar w:fldCharType="begin"/>
      </w:r>
      <w:r w:rsidR="00B934EA">
        <w:instrText xml:space="preserve"> SEQ Figura \* ARABIC </w:instrText>
      </w:r>
      <w:r w:rsidR="00B934EA">
        <w:fldChar w:fldCharType="separate"/>
      </w:r>
      <w:r w:rsidR="005C2958">
        <w:rPr>
          <w:noProof/>
        </w:rPr>
        <w:t>5</w:t>
      </w:r>
      <w:r w:rsidR="00B934EA">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466978"/>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BC811A7" w:rsidR="00377BBD" w:rsidRDefault="00377BBD" w:rsidP="00A47993">
      <w:pPr>
        <w:pStyle w:val="Legenda"/>
      </w:pPr>
      <w:bookmarkStart w:id="20" w:name="_Ref40822509"/>
      <w:bookmarkStart w:id="21" w:name="_Ref40821926"/>
      <w:bookmarkStart w:id="22" w:name="_Toc42382773"/>
      <w:r>
        <w:t xml:space="preserve">Figura </w:t>
      </w:r>
      <w:r w:rsidR="00B934EA">
        <w:fldChar w:fldCharType="begin"/>
      </w:r>
      <w:r w:rsidR="00B934EA">
        <w:instrText xml:space="preserve"> SEQ Figura \* ARABIC </w:instrText>
      </w:r>
      <w:r w:rsidR="00B934EA">
        <w:fldChar w:fldCharType="separate"/>
      </w:r>
      <w:r w:rsidR="005C2958">
        <w:rPr>
          <w:noProof/>
        </w:rPr>
        <w:t>6</w:t>
      </w:r>
      <w:r w:rsidR="00B934EA">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2F502D17"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A47993">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42BCBAA7"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3521E6D2"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4AE86D"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52BE9573" w:rsidR="00686678" w:rsidRDefault="00686678" w:rsidP="00A47993">
      <w:pPr>
        <w:pStyle w:val="Legenda"/>
      </w:pPr>
      <w:bookmarkStart w:id="27" w:name="_Toc42382774"/>
      <w:r>
        <w:t xml:space="preserve">Figura </w:t>
      </w:r>
      <w:r w:rsidR="00B934EA">
        <w:fldChar w:fldCharType="begin"/>
      </w:r>
      <w:r w:rsidR="00B934EA">
        <w:instrText xml:space="preserve"> SEQ Figura \* ARABIC </w:instrText>
      </w:r>
      <w:r w:rsidR="00B934EA">
        <w:fldChar w:fldCharType="separate"/>
      </w:r>
      <w:r w:rsidR="005C2958">
        <w:rPr>
          <w:noProof/>
        </w:rPr>
        <w:t>7</w:t>
      </w:r>
      <w:r w:rsidR="00B934EA">
        <w:rPr>
          <w:noProof/>
        </w:rPr>
        <w:fldChar w:fldCharType="end"/>
      </w:r>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49D24BB5" w:rsidR="00E6306C" w:rsidRDefault="005F2713" w:rsidP="00A47993">
      <w:pPr>
        <w:pStyle w:val="Ttulo2"/>
      </w:pPr>
      <w:bookmarkStart w:id="29" w:name="_Toc42466979"/>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57D944E5" w:rsidR="00FB0449" w:rsidRDefault="00FB0449" w:rsidP="00A47993">
      <w:pPr>
        <w:pStyle w:val="Legenda"/>
      </w:pPr>
      <w:bookmarkStart w:id="30" w:name="_Ref42381546"/>
      <w:bookmarkStart w:id="31" w:name="_Toc42382587"/>
      <w:r>
        <w:t xml:space="preserve">Quadro </w:t>
      </w:r>
      <w:r w:rsidR="00B934EA">
        <w:fldChar w:fldCharType="begin"/>
      </w:r>
      <w:r w:rsidR="00B934EA">
        <w:instrText xml:space="preserve"> SEQ Quadro \* ARABIC </w:instrText>
      </w:r>
      <w:r w:rsidR="00B934EA">
        <w:fldChar w:fldCharType="separate"/>
      </w:r>
      <w:r>
        <w:rPr>
          <w:noProof/>
        </w:rPr>
        <w:t>1</w:t>
      </w:r>
      <w:r w:rsidR="00B934EA">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w:t>
      </w:r>
      <w:proofErr w:type="spellStart"/>
      <w:r w:rsidR="00A35D1D">
        <w:t>ii</w:t>
      </w:r>
      <w:proofErr w:type="spellEnd"/>
      <w:r w:rsidR="00A35D1D">
        <w:t>)</w:t>
      </w:r>
      <w:r w:rsidR="00A35D1D">
        <w:rPr>
          <w:rFonts w:ascii="Segoe UI Emoji" w:hAnsi="Segoe UI Emoji" w:cs="Segoe UI Emoji"/>
        </w:rPr>
        <w:t>❌</w:t>
      </w:r>
      <w:r w:rsidR="00A35D1D">
        <w:t xml:space="preserve"> caso não possua; (</w:t>
      </w:r>
      <w:proofErr w:type="spellStart"/>
      <w:r w:rsidR="00A35D1D">
        <w:t>iii</w:t>
      </w:r>
      <w:proofErr w:type="spellEnd"/>
      <w:r w:rsidR="00A35D1D">
        <w:t>)</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proofErr w:type="spellStart"/>
            <w:r w:rsidR="003354BF" w:rsidRPr="007176B1">
              <w:rPr>
                <w:i/>
              </w:rPr>
              <w:t>operating</w:t>
            </w:r>
            <w:proofErr w:type="spellEnd"/>
            <w:r w:rsidR="003354BF" w:rsidRPr="007176B1">
              <w:rPr>
                <w:i/>
              </w:rPr>
              <w:t xml:space="preserve"> </w:t>
            </w:r>
            <w:proofErr w:type="spellStart"/>
            <w:r w:rsidR="003354BF" w:rsidRPr="007176B1">
              <w:rPr>
                <w:i/>
              </w:rPr>
              <w:t>characteristic</w:t>
            </w:r>
            <w:proofErr w:type="spellEnd"/>
            <w:r w:rsidR="003354BF" w:rsidRPr="007176B1">
              <w:rPr>
                <w:i/>
              </w:rPr>
              <w:t xml:space="preserve">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proofErr w:type="spellStart"/>
            <w:r w:rsidRPr="00FB3F81">
              <w:rPr>
                <w:lang w:val="en-US"/>
              </w:rPr>
              <w:lastRenderedPageBreak/>
              <w:t>Utiliza</w:t>
            </w:r>
            <w:proofErr w:type="spellEnd"/>
            <w:r w:rsidRPr="00FB3F81">
              <w:rPr>
                <w:lang w:val="en-US"/>
              </w:rPr>
              <w:t xml:space="preserve"> do </w:t>
            </w:r>
            <w:r w:rsidRPr="00DF364E">
              <w:rPr>
                <w:i/>
                <w:iCs w:val="0"/>
                <w:lang w:val="en-US"/>
              </w:rPr>
              <w:t>Root Mean Squared Error</w:t>
            </w:r>
            <w:r w:rsidRPr="00FB3F81">
              <w:rPr>
                <w:lang w:val="en-US"/>
              </w:rPr>
              <w:t>?</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767D6D59" w:rsidR="00D26DE0" w:rsidRPr="00FC3090" w:rsidRDefault="00FB3F81" w:rsidP="00A47993">
            <w:r>
              <w:t>Utiliza</w:t>
            </w:r>
            <w:r w:rsidR="00D26DE0">
              <w:t xml:space="preserve"> a métrica do coeficiente de correlação de Kendall</w:t>
            </w:r>
            <w:r w:rsidR="00DF364E">
              <w:t>?</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proofErr w:type="spellStart"/>
            <w:r w:rsidRPr="007176B1">
              <w:rPr>
                <w:i/>
              </w:rPr>
              <w:t>support</w:t>
            </w:r>
            <w:proofErr w:type="spellEnd"/>
            <w:r w:rsidRPr="007176B1">
              <w:rPr>
                <w:i/>
              </w:rPr>
              <w:t xml:space="preserve"> vector </w:t>
            </w:r>
            <w:proofErr w:type="spellStart"/>
            <w:r w:rsidRPr="007176B1">
              <w:rPr>
                <w:i/>
              </w:rPr>
              <w:t>machine</w:t>
            </w:r>
            <w:proofErr w:type="spellEnd"/>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7877B97C" w:rsidR="00433FDA" w:rsidRDefault="00433FDA" w:rsidP="00A47993">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C4D64A4" w:rsidR="00433FDA" w:rsidRPr="00433FDA" w:rsidRDefault="00433FDA" w:rsidP="00A47993">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3C870544"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3AEA84CD" w:rsidR="008B1BE6" w:rsidRDefault="00A92768" w:rsidP="00A92768">
      <w:pPr>
        <w:pStyle w:val="Ttulo2"/>
      </w:pPr>
      <w:bookmarkStart w:id="32" w:name="_Toc42466980"/>
      <w:r>
        <w:t>Conclusões dos trabalhos revisados</w:t>
      </w:r>
      <w:bookmarkEnd w:id="32"/>
    </w:p>
    <w:p w14:paraId="51F57A9F" w14:textId="298C2507" w:rsidR="00A92768" w:rsidRPr="007020CB" w:rsidRDefault="00A92768" w:rsidP="00A92768">
      <w:pPr>
        <w:rPr>
          <w:iCs w:val="0"/>
        </w:rPr>
      </w:pPr>
      <w:r>
        <w:tab/>
        <w:t xml:space="preserve">Após a revisão dos 4 trabalhos, foi identificado que nenhum deles apresentou o algoritmo utilizado na recomendação. Foram apresentados algoritmos de classificação (SVM, RBF, </w:t>
      </w:r>
      <w:proofErr w:type="spellStart"/>
      <w:r w:rsidRPr="00433FDA">
        <w:rPr>
          <w:i/>
        </w:rPr>
        <w:t>Random</w:t>
      </w:r>
      <w:proofErr w:type="spellEnd"/>
      <w:r w:rsidRPr="00433FDA">
        <w:rPr>
          <w:i/>
        </w:rPr>
        <w:t xml:space="preserve"> Forest</w:t>
      </w:r>
      <w:r>
        <w:rPr>
          <w:i/>
        </w:rPr>
        <w:t>, ...</w:t>
      </w:r>
      <w:r>
        <w:t>)</w:t>
      </w:r>
      <w:r w:rsidR="00DF364E">
        <w:t xml:space="preserve">, de avaliação de resultados (AUC, </w:t>
      </w:r>
      <w:r w:rsidR="00DF364E" w:rsidRPr="00DF364E">
        <w:rPr>
          <w:i/>
          <w:iCs w:val="0"/>
        </w:rPr>
        <w:t xml:space="preserve">Root </w:t>
      </w:r>
      <w:proofErr w:type="spellStart"/>
      <w:r w:rsidR="00DF364E" w:rsidRPr="00DF364E">
        <w:rPr>
          <w:i/>
          <w:iCs w:val="0"/>
        </w:rPr>
        <w:t>Mean</w:t>
      </w:r>
      <w:proofErr w:type="spellEnd"/>
      <w:r w:rsidR="00DF364E" w:rsidRPr="00DF364E">
        <w:rPr>
          <w:i/>
          <w:iCs w:val="0"/>
        </w:rPr>
        <w:t xml:space="preserve"> </w:t>
      </w:r>
      <w:proofErr w:type="spellStart"/>
      <w:r w:rsidR="00DF364E" w:rsidRPr="00DF364E">
        <w:rPr>
          <w:i/>
          <w:iCs w:val="0"/>
        </w:rPr>
        <w:t>Squared</w:t>
      </w:r>
      <w:proofErr w:type="spellEnd"/>
      <w:r w:rsidR="00DF364E" w:rsidRPr="00DF364E">
        <w:rPr>
          <w:i/>
          <w:iCs w:val="0"/>
        </w:rPr>
        <w:t xml:space="preserve"> </w:t>
      </w:r>
      <w:proofErr w:type="spellStart"/>
      <w:r w:rsidR="00DF364E" w:rsidRPr="00DF364E">
        <w:rPr>
          <w:i/>
          <w:iCs w:val="0"/>
        </w:rPr>
        <w:t>Error</w:t>
      </w:r>
      <w:proofErr w:type="spellEnd"/>
      <w:r w:rsidR="00DF364E">
        <w:rPr>
          <w:i/>
          <w:iCs w:val="0"/>
        </w:rPr>
        <w:t xml:space="preserve">, </w:t>
      </w:r>
      <w:proofErr w:type="spellStart"/>
      <w:r w:rsidR="00DF364E">
        <w:rPr>
          <w:i/>
        </w:rPr>
        <w:t>Mean</w:t>
      </w:r>
      <w:proofErr w:type="spellEnd"/>
      <w:r w:rsidR="00DF364E">
        <w:rPr>
          <w:i/>
        </w:rPr>
        <w:t xml:space="preserve"> </w:t>
      </w:r>
      <w:proofErr w:type="spellStart"/>
      <w:r w:rsidR="00DF364E">
        <w:rPr>
          <w:i/>
        </w:rPr>
        <w:lastRenderedPageBreak/>
        <w:t>Reciprocal</w:t>
      </w:r>
      <w:proofErr w:type="spellEnd"/>
      <w:r w:rsidR="00DF364E">
        <w:rPr>
          <w:i/>
        </w:rPr>
        <w:t xml:space="preserve"> Rank</w:t>
      </w:r>
      <w:r w:rsidR="00DF364E" w:rsidRPr="007020CB">
        <w:rPr>
          <w:iCs w:val="0"/>
        </w:rPr>
        <w:t>, ...)</w:t>
      </w:r>
      <w:r w:rsidR="001E10C6">
        <w:rPr>
          <w:iCs w:val="0"/>
        </w:rPr>
        <w:t xml:space="preserve">, porem em nenhum momento foi apresentado algoritmos de recomendação como </w:t>
      </w:r>
      <w:r w:rsidR="00E250F5">
        <w:rPr>
          <w:iCs w:val="0"/>
        </w:rPr>
        <w:t xml:space="preserve">algoritmos de </w:t>
      </w:r>
      <w:proofErr w:type="spellStart"/>
      <w:r w:rsidR="00E250F5" w:rsidRPr="00E250F5">
        <w:rPr>
          <w:i/>
        </w:rPr>
        <w:t>matrix</w:t>
      </w:r>
      <w:proofErr w:type="spellEnd"/>
      <w:r w:rsidR="00E250F5" w:rsidRPr="00E250F5">
        <w:rPr>
          <w:i/>
        </w:rPr>
        <w:t xml:space="preserve"> </w:t>
      </w:r>
      <w:proofErr w:type="spellStart"/>
      <w:r w:rsidR="00E250F5" w:rsidRPr="00E250F5">
        <w:rPr>
          <w:i/>
        </w:rPr>
        <w:t>factorization</w:t>
      </w:r>
      <w:proofErr w:type="spellEnd"/>
      <w:r w:rsidR="00E250F5" w:rsidRPr="00E250F5">
        <w:rPr>
          <w:iCs w:val="0"/>
        </w:rPr>
        <w:t xml:space="preserve"> </w:t>
      </w:r>
      <w:r w:rsidR="00E250F5">
        <w:rPr>
          <w:iCs w:val="0"/>
        </w:rPr>
        <w:t>(</w:t>
      </w:r>
      <w:r w:rsidR="001E10C6" w:rsidRPr="001E10C6">
        <w:rPr>
          <w:iCs w:val="0"/>
        </w:rPr>
        <w:t>SVD</w:t>
      </w:r>
      <w:r w:rsidR="001E10C6">
        <w:rPr>
          <w:iCs w:val="0"/>
        </w:rPr>
        <w:t xml:space="preserve">, </w:t>
      </w:r>
      <w:proofErr w:type="spellStart"/>
      <w:r w:rsidR="001E10C6" w:rsidRPr="001E10C6">
        <w:rPr>
          <w:i/>
        </w:rPr>
        <w:t>Neighbourhood</w:t>
      </w:r>
      <w:proofErr w:type="spellEnd"/>
      <w:r w:rsidR="001E10C6" w:rsidRPr="001E10C6">
        <w:rPr>
          <w:iCs w:val="0"/>
        </w:rPr>
        <w:t xml:space="preserve"> SVD</w:t>
      </w:r>
      <w:r w:rsidR="00BD07BF">
        <w:rPr>
          <w:iCs w:val="0"/>
        </w:rPr>
        <w:t xml:space="preserve">, </w:t>
      </w:r>
      <w:proofErr w:type="spellStart"/>
      <w:r w:rsidR="00BD07BF" w:rsidRPr="00BD07BF">
        <w:rPr>
          <w:i/>
        </w:rPr>
        <w:t>Deep</w:t>
      </w:r>
      <w:proofErr w:type="spellEnd"/>
      <w:r w:rsidR="00BD07BF" w:rsidRPr="00BD07BF">
        <w:rPr>
          <w:i/>
        </w:rPr>
        <w:t xml:space="preserve">-Learning </w:t>
      </w:r>
      <w:r w:rsidR="00BD07BF" w:rsidRPr="00BD07BF">
        <w:rPr>
          <w:iCs w:val="0"/>
        </w:rPr>
        <w:t>MF</w:t>
      </w:r>
      <w:r w:rsidR="00BD07BF">
        <w:rPr>
          <w:iCs w:val="0"/>
        </w:rPr>
        <w:t>, ...</w:t>
      </w:r>
      <w:r w:rsidR="00E250F5">
        <w:rPr>
          <w:iCs w:val="0"/>
        </w:rPr>
        <w:t xml:space="preserve">) ou algoritmos de </w:t>
      </w:r>
      <w:r w:rsidR="00E250F5" w:rsidRPr="009B7DA2">
        <w:rPr>
          <w:i/>
        </w:rPr>
        <w:t xml:space="preserve">tensor </w:t>
      </w:r>
      <w:proofErr w:type="spellStart"/>
      <w:r w:rsidR="00E250F5" w:rsidRPr="009B7DA2">
        <w:rPr>
          <w:i/>
        </w:rPr>
        <w:t>factorization</w:t>
      </w:r>
      <w:proofErr w:type="spellEnd"/>
      <w:r w:rsidR="009B7DA2">
        <w:rPr>
          <w:i/>
        </w:rPr>
        <w:t xml:space="preserve"> </w:t>
      </w:r>
      <w:r w:rsidR="009B7DA2" w:rsidRPr="004F127B">
        <w:rPr>
          <w:iCs w:val="0"/>
        </w:rPr>
        <w:t>(</w:t>
      </w:r>
      <w:r w:rsidR="004F127B" w:rsidRPr="004F127B">
        <w:rPr>
          <w:i/>
        </w:rPr>
        <w:t xml:space="preserve">Tensor </w:t>
      </w:r>
      <w:proofErr w:type="spellStart"/>
      <w:r w:rsidR="004F127B" w:rsidRPr="004F127B">
        <w:rPr>
          <w:i/>
        </w:rPr>
        <w:t>Decomposition</w:t>
      </w:r>
      <w:proofErr w:type="spellEnd"/>
      <w:r w:rsidR="000B0FEF">
        <w:rPr>
          <w:iCs w:val="0"/>
        </w:rPr>
        <w:t xml:space="preserve">, </w:t>
      </w:r>
      <w:proofErr w:type="spellStart"/>
      <w:r w:rsidR="000B0FEF" w:rsidRPr="000B0FEF">
        <w:rPr>
          <w:i/>
        </w:rPr>
        <w:t>Nonnegative</w:t>
      </w:r>
      <w:proofErr w:type="spellEnd"/>
      <w:r w:rsidR="000B0FEF" w:rsidRPr="000B0FEF">
        <w:rPr>
          <w:i/>
        </w:rPr>
        <w:t xml:space="preserve"> Tensor </w:t>
      </w:r>
      <w:proofErr w:type="spellStart"/>
      <w:r w:rsidR="000B0FEF" w:rsidRPr="000B0FEF">
        <w:rPr>
          <w:i/>
        </w:rPr>
        <w:t>Factorization</w:t>
      </w:r>
      <w:proofErr w:type="spellEnd"/>
      <w:r w:rsidR="000B0FEF">
        <w:rPr>
          <w:iCs w:val="0"/>
        </w:rPr>
        <w:t>, ...</w:t>
      </w:r>
      <w:r w:rsidR="009B7DA2" w:rsidRPr="004F127B">
        <w:rPr>
          <w:iCs w:val="0"/>
        </w:rPr>
        <w:t>)</w:t>
      </w:r>
      <w:r w:rsidR="00921E1D">
        <w:rPr>
          <w:iCs w:val="0"/>
        </w:rPr>
        <w:t>, os quais são</w:t>
      </w:r>
      <w:r w:rsidR="005C4CF6">
        <w:rPr>
          <w:iCs w:val="0"/>
        </w:rPr>
        <w:t xml:space="preserve"> os</w:t>
      </w:r>
      <w:r w:rsidR="00921E1D">
        <w:rPr>
          <w:iCs w:val="0"/>
        </w:rPr>
        <w:t xml:space="preserve"> algoritmos utilizados para realizar a recomendaç</w:t>
      </w:r>
      <w:r w:rsidR="006D547B">
        <w:rPr>
          <w:iCs w:val="0"/>
        </w:rPr>
        <w:t>ões</w:t>
      </w:r>
      <w:r w:rsidR="00921E1D">
        <w:rPr>
          <w:iCs w:val="0"/>
        </w:rPr>
        <w:t xml:space="preserve"> </w:t>
      </w:r>
      <w:r w:rsidR="00FC4D43">
        <w:rPr>
          <w:iCs w:val="0"/>
        </w:rPr>
        <w:t>nos RecSys</w:t>
      </w:r>
      <w:r w:rsidR="00E250F5" w:rsidRPr="004F127B">
        <w:rPr>
          <w:iCs w:val="0"/>
        </w:rPr>
        <w:t>.</w:t>
      </w:r>
    </w:p>
    <w:p w14:paraId="6C6B54A3" w14:textId="13EC278D" w:rsidR="007B0815" w:rsidRDefault="007B0815" w:rsidP="00A47993">
      <w:pPr>
        <w:pStyle w:val="Ttulo1"/>
      </w:pPr>
      <w:bookmarkStart w:id="33" w:name="_Toc42466981"/>
      <w:r w:rsidRPr="007B0815">
        <w:lastRenderedPageBreak/>
        <w:t xml:space="preserve">Modelagem do </w:t>
      </w:r>
      <w:r w:rsidR="00A8737B">
        <w:t>“Nome do trabalho” (TODO)</w:t>
      </w:r>
      <w:bookmarkEnd w:id="33"/>
    </w:p>
    <w:p w14:paraId="73046BB6" w14:textId="0DB3BEED" w:rsidR="001531B8" w:rsidRDefault="00396243" w:rsidP="00A47993">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A47993">
      <w:pPr>
        <w:pStyle w:val="Legenda"/>
      </w:pPr>
      <w:r>
        <w:t xml:space="preserve">Figura </w:t>
      </w:r>
      <w:r>
        <w:fldChar w:fldCharType="begin"/>
      </w:r>
      <w:r>
        <w:instrText xml:space="preserve"> SEQ Figura \* ARABIC </w:instrText>
      </w:r>
      <w:r>
        <w:fldChar w:fldCharType="separate"/>
      </w:r>
      <w:r w:rsidR="005C2958">
        <w:rPr>
          <w:noProof/>
        </w:rPr>
        <w:t>8</w:t>
      </w:r>
      <w: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A47993">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794D3F77" w:rsidR="002B6979" w:rsidRDefault="00DE09F4" w:rsidP="00A47993">
      <w:pPr>
        <w:pStyle w:val="Ttulo2"/>
      </w:pPr>
      <w:bookmarkStart w:id="34" w:name="_Toc42466982"/>
      <w:r>
        <w:t>Contexto</w:t>
      </w:r>
      <w:bookmarkEnd w:id="34"/>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4C001667" w:rsidR="000E3BBD" w:rsidRDefault="000E3BBD" w:rsidP="00A47993">
      <w:pPr>
        <w:pStyle w:val="Legenda"/>
      </w:pPr>
      <w:bookmarkStart w:id="35" w:name="_Ref42447869"/>
      <w:bookmarkStart w:id="36" w:name="_Toc42382775"/>
      <w:r>
        <w:t xml:space="preserve">Figura </w:t>
      </w:r>
      <w:r w:rsidR="00B934EA">
        <w:fldChar w:fldCharType="begin"/>
      </w:r>
      <w:r w:rsidR="00B934EA">
        <w:instrText xml:space="preserve"> SEQ Figura \* ARABIC </w:instrText>
      </w:r>
      <w:r w:rsidR="00B934EA">
        <w:fldChar w:fldCharType="separate"/>
      </w:r>
      <w:r w:rsidR="005C2958">
        <w:rPr>
          <w:noProof/>
        </w:rPr>
        <w:t>9</w:t>
      </w:r>
      <w:r w:rsidR="00B934EA">
        <w:rPr>
          <w:noProof/>
        </w:rPr>
        <w:fldChar w:fldCharType="end"/>
      </w:r>
      <w:bookmarkEnd w:id="35"/>
      <w:r>
        <w:t xml:space="preserve"> Apresentação dos contextos utilizados no trabalho </w:t>
      </w:r>
      <w:r w:rsidRPr="00353DD1">
        <w:t>(próprio, 2020)</w:t>
      </w:r>
      <w:bookmarkEnd w:id="36"/>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2C25D2F8" w:rsidR="008849DE" w:rsidRDefault="008849DE" w:rsidP="00A47993">
      <w:pPr>
        <w:pStyle w:val="Ttulo3"/>
      </w:pPr>
      <w:bookmarkStart w:id="37" w:name="_Toc42466983"/>
      <w:r w:rsidRPr="008849DE">
        <w:t>O que é o contexto comportamental?</w:t>
      </w:r>
      <w:bookmarkEnd w:id="37"/>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7DC86481" w:rsidR="008849DE" w:rsidRDefault="00180E28" w:rsidP="00A47993">
      <w:pPr>
        <w:pStyle w:val="PargrafodaLista"/>
        <w:numPr>
          <w:ilvl w:val="0"/>
          <w:numId w:val="41"/>
        </w:numPr>
      </w:pPr>
      <w:r>
        <w:t xml:space="preserve">Escolher </w:t>
      </w:r>
      <w:r w:rsidR="00117E6F">
        <w:t>música</w:t>
      </w:r>
      <w:r>
        <w:t xml:space="preserve">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25A77129" w:rsidR="008849DE" w:rsidRDefault="008849DE" w:rsidP="00A47993">
      <w:pPr>
        <w:pStyle w:val="Ttulo3"/>
      </w:pPr>
      <w:bookmarkStart w:id="38" w:name="_Toc42466984"/>
      <w:r w:rsidRPr="008849DE">
        <w:t>O que é o contexto ambiente?</w:t>
      </w:r>
      <w:bookmarkEnd w:id="38"/>
    </w:p>
    <w:p w14:paraId="721FB838" w14:textId="07AA9A7F" w:rsidR="002D7CBA" w:rsidRDefault="002D7CBA" w:rsidP="00A47993">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2E593E31" w:rsidR="008849DE" w:rsidRDefault="008849DE" w:rsidP="00A47993">
      <w:pPr>
        <w:pStyle w:val="Ttulo3"/>
      </w:pPr>
      <w:bookmarkStart w:id="39" w:name="_Toc42466985"/>
      <w:r w:rsidRPr="008849DE">
        <w:t>Como será obtido os contextos?</w:t>
      </w:r>
      <w:bookmarkEnd w:id="39"/>
    </w:p>
    <w:p w14:paraId="3C0EDDD6" w14:textId="65EFCF09" w:rsidR="00734467" w:rsidRDefault="00BD6225" w:rsidP="00A47993">
      <w:r>
        <w:tab/>
      </w:r>
      <w:proofErr w:type="gramStart"/>
      <w:r>
        <w:t>Os contexto</w:t>
      </w:r>
      <w:proofErr w:type="gramEnd"/>
      <w:r>
        <w:t xml:space="preserve"> do sistemas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47B83F29" w:rsidR="008836AF" w:rsidRDefault="008836AF" w:rsidP="00A47993">
      <w:pPr>
        <w:pStyle w:val="Legenda"/>
      </w:pPr>
      <w:bookmarkStart w:id="40" w:name="_Ref42447458"/>
      <w:r>
        <w:t xml:space="preserve">Figura </w:t>
      </w:r>
      <w:r>
        <w:fldChar w:fldCharType="begin"/>
      </w:r>
      <w:r>
        <w:instrText xml:space="preserve"> SEQ Figura \* ARABIC </w:instrText>
      </w:r>
      <w:r>
        <w:fldChar w:fldCharType="separate"/>
      </w:r>
      <w:r w:rsidR="005C2958">
        <w:rPr>
          <w:noProof/>
        </w:rPr>
        <w:t>10</w:t>
      </w:r>
      <w:r>
        <w:fldChar w:fldCharType="end"/>
      </w:r>
      <w:bookmarkEnd w:id="40"/>
      <w:r>
        <w:t xml:space="preserve"> </w:t>
      </w:r>
      <w:r w:rsidRPr="00D32B84">
        <w:t xml:space="preserve">Lista de ações que auxiliarão o entendimento do contexto de ambiente e comportamento do usuário do </w:t>
      </w:r>
      <w:proofErr w:type="gramStart"/>
      <w:r w:rsidRPr="00D32B84">
        <w:t>aplicação</w:t>
      </w:r>
      <w:r>
        <w:t xml:space="preserve">  </w:t>
      </w:r>
      <w:r w:rsidRPr="00353DD1">
        <w:t>(</w:t>
      </w:r>
      <w:proofErr w:type="gramEnd"/>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 / gênero / artistas preferidas (os)</w:t>
      </w:r>
    </w:p>
    <w:p w14:paraId="7306FA4D" w14:textId="4A508F5B" w:rsidR="005B61E3" w:rsidRDefault="005B61E3" w:rsidP="00A47993">
      <w:pPr>
        <w:pStyle w:val="Listas1"/>
      </w:pPr>
      <w:r>
        <w:t xml:space="preserve">Informações adquiridas de maneira explicita: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31559F6E" w:rsidR="00512D8C" w:rsidRDefault="00A4134C" w:rsidP="00512D8C">
      <w:pPr>
        <w:pStyle w:val="Ttulo3"/>
      </w:pPr>
      <w:bookmarkStart w:id="41" w:name="_Ref42462937"/>
      <w:bookmarkStart w:id="42" w:name="_Toc42466986"/>
      <w:r>
        <w:t>O que são a</w:t>
      </w:r>
      <w:r w:rsidR="00512D8C">
        <w:t xml:space="preserve">s ações do </w:t>
      </w:r>
      <w:r w:rsidR="006B1587">
        <w:t>usuário</w:t>
      </w:r>
      <w:r>
        <w:t>?</w:t>
      </w:r>
      <w:bookmarkEnd w:id="41"/>
      <w:bookmarkEnd w:id="42"/>
    </w:p>
    <w:p w14:paraId="521BB652" w14:textId="2E07F86F" w:rsidR="006B1587" w:rsidRDefault="00EF2967" w:rsidP="006B1587">
      <w:r>
        <w:tab/>
        <w:t>As ações do usuário trazem diversas informações, referentes ao contexto que ele está vivendo, elas auxiliam no entendimento do seu contexto e na validação da acuracidade das 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o qual será </w:t>
      </w:r>
      <w:r w:rsidR="0068589A">
        <w:lastRenderedPageBreak/>
        <w:t xml:space="preserve">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48134D94" w14:textId="77777777" w:rsidR="00AF38C8" w:rsidRDefault="00AF38C8" w:rsidP="00AF38C8">
      <w:pPr>
        <w:pStyle w:val="PargrafodaLista"/>
        <w:numPr>
          <w:ilvl w:val="0"/>
          <w:numId w:val="44"/>
        </w:numPr>
      </w:pPr>
      <w:r>
        <w:t xml:space="preserve">Passar / Voltar </w:t>
      </w:r>
      <m:oMath>
        <m:r>
          <w:rPr>
            <w:rFonts w:ascii="Cambria Math" w:hAnsi="Cambria Math"/>
          </w:rPr>
          <m:t>n</m:t>
        </m:r>
      </m:oMath>
      <w:r>
        <w:t xml:space="preserve">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753C3827" w:rsidR="00900FE6" w:rsidRDefault="00900FE6" w:rsidP="002D2ACF">
      <w:pPr>
        <w:pStyle w:val="PargrafodaLista"/>
        <w:numPr>
          <w:ilvl w:val="0"/>
          <w:numId w:val="44"/>
        </w:numPr>
      </w:pPr>
      <w:r w:rsidRPr="00900FE6">
        <w:t>Definir grupo / individual</w:t>
      </w:r>
    </w:p>
    <w:p w14:paraId="22431373" w14:textId="77777777" w:rsidR="00614F8F" w:rsidRDefault="00614F8F" w:rsidP="00614F8F"/>
    <w:p w14:paraId="70035B21" w14:textId="7FE89248" w:rsidR="00EE5AC3" w:rsidRDefault="00EE5AC3" w:rsidP="00A47993">
      <w:pPr>
        <w:pStyle w:val="Ttulo2"/>
      </w:pPr>
      <w:bookmarkStart w:id="43" w:name="_Toc42466987"/>
      <w:r>
        <w:t>Arquitetura do sistema</w:t>
      </w:r>
      <w:bookmarkEnd w:id="43"/>
    </w:p>
    <w:p w14:paraId="303F21D0" w14:textId="1F1B57EF" w:rsidR="006C7738" w:rsidRPr="006C7738" w:rsidRDefault="006C7738" w:rsidP="00A47993">
      <w:r>
        <w:tab/>
      </w:r>
      <w:r w:rsidR="00F7313E">
        <w:t xml:space="preserve">Para validar o modelo de sistema de recomendação, será desenvolvido uma aplicação, a qual </w:t>
      </w:r>
      <w:proofErr w:type="gramStart"/>
      <w:r w:rsidR="00F7313E">
        <w:t>ira</w:t>
      </w:r>
      <w:proofErr w:type="gramEnd"/>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3F03C48C" w:rsidR="002638C0" w:rsidRDefault="007649CF" w:rsidP="00A47993">
      <w:pPr>
        <w:pStyle w:val="Legenda"/>
      </w:pPr>
      <w:bookmarkStart w:id="44" w:name="_Ref42452795"/>
      <w:r>
        <w:t xml:space="preserve">Figura </w:t>
      </w:r>
      <w:r>
        <w:fldChar w:fldCharType="begin"/>
      </w:r>
      <w:r>
        <w:instrText xml:space="preserve"> SEQ Figura \* ARABIC </w:instrText>
      </w:r>
      <w:r>
        <w:fldChar w:fldCharType="separate"/>
      </w:r>
      <w:r w:rsidR="005C2958">
        <w:rPr>
          <w:noProof/>
        </w:rPr>
        <w:t>11</w:t>
      </w:r>
      <w:r>
        <w:fldChar w:fldCharType="end"/>
      </w:r>
      <w:bookmarkEnd w:id="44"/>
      <w:r>
        <w:t xml:space="preserve"> Etapas do desenvolvimento</w:t>
      </w:r>
      <w:r>
        <w:rPr>
          <w:noProof/>
        </w:rPr>
        <w:t xml:space="preserve"> do sistema de recomendação musical</w:t>
      </w:r>
      <w:r>
        <w:t xml:space="preserve"> </w:t>
      </w:r>
      <w:bookmarkStart w:id="45" w:name="_Hlk42442745"/>
      <w:r w:rsidRPr="00353DD1">
        <w:t>(próprio, 2020)</w:t>
      </w:r>
      <w:bookmarkEnd w:id="45"/>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6615044" w14:textId="0508D162" w:rsidR="00B06B5C" w:rsidRDefault="007F25A7" w:rsidP="00A47993">
      <w:pPr>
        <w:pStyle w:val="Listas1"/>
      </w:pPr>
      <w:r>
        <w:t xml:space="preserve">Você acredita que as recomendações musicais realizadas </w:t>
      </w:r>
      <w:r w:rsidR="00B06B5C">
        <w:t>via</w:t>
      </w:r>
      <w:r>
        <w:t xml:space="preserve"> software poderiam ser melhoradas?</w:t>
      </w:r>
    </w:p>
    <w:p w14:paraId="02976301" w14:textId="5A19A0B9" w:rsidR="007F25A7" w:rsidRDefault="0070709D" w:rsidP="00A47993">
      <w:pPr>
        <w:pStyle w:val="Listas1"/>
      </w:pPr>
      <w:r>
        <w:t xml:space="preserve">Você acredita que </w:t>
      </w:r>
      <w:r w:rsidR="008162F1">
        <w:t>o contexto poderia melhorar essas recomendações</w:t>
      </w:r>
      <w:r>
        <w:t>?</w:t>
      </w:r>
      <w:r w:rsidR="007F25A7">
        <w:t xml:space="preserve"> </w:t>
      </w:r>
    </w:p>
    <w:p w14:paraId="2437D238" w14:textId="309155BD" w:rsidR="00080E90" w:rsidRDefault="00080E90" w:rsidP="00A47993">
      <w:pPr>
        <w:pStyle w:val="Listas1"/>
      </w:pPr>
      <w:r>
        <w:t>Você acredita que as mudanças de contexto acontecem frequentemente?</w:t>
      </w:r>
    </w:p>
    <w:p w14:paraId="71DDBB60" w14:textId="2C14E7FB" w:rsidR="00C4086D" w:rsidRDefault="00CD2F34" w:rsidP="00A47993">
      <w:pPr>
        <w:pStyle w:val="Listas1"/>
      </w:pPr>
      <w:r>
        <w:t>Em q</w:t>
      </w:r>
      <w:r w:rsidR="00C4086D">
        <w:t xml:space="preserve">uais atividades costuma </w:t>
      </w:r>
      <w:r w:rsidR="0055567D">
        <w:t>ouvir</w:t>
      </w:r>
      <w:r w:rsidR="00C4086D">
        <w:t xml:space="preserve"> música?</w:t>
      </w:r>
    </w:p>
    <w:p w14:paraId="5E8B4BA4" w14:textId="77777777" w:rsidR="00A52D16" w:rsidRDefault="00A52D16" w:rsidP="00A47993">
      <w:pPr>
        <w:pStyle w:val="Listas1"/>
      </w:pPr>
      <w:r>
        <w:t>Em quais lugares costuma ouvir músicas?</w:t>
      </w:r>
    </w:p>
    <w:p w14:paraId="6F0B281E" w14:textId="33F6194A" w:rsidR="0043213B" w:rsidRDefault="0043213B" w:rsidP="00A47993">
      <w:pPr>
        <w:pStyle w:val="Listas1"/>
      </w:pPr>
      <w:r>
        <w:t xml:space="preserve">Com quais humores você costuma ouvir </w:t>
      </w:r>
      <w:r w:rsidR="00C71DE8">
        <w:t>música</w:t>
      </w:r>
      <w:r>
        <w:t>?</w:t>
      </w:r>
    </w:p>
    <w:p w14:paraId="20C822CF" w14:textId="7AB029B8" w:rsidR="00451AE1" w:rsidRDefault="00451AE1" w:rsidP="00A47993">
      <w:pPr>
        <w:pStyle w:val="Listas1"/>
      </w:pPr>
      <w:r>
        <w:t xml:space="preserve">Das condições abaixo, quais acredita que deva influenciar mais na </w:t>
      </w:r>
      <w:r w:rsidR="00AC13AD">
        <w:t>música</w:t>
      </w:r>
      <w:r>
        <w:t xml:space="preserve"> que gostaria de ouvir?</w:t>
      </w:r>
    </w:p>
    <w:p w14:paraId="533D6025" w14:textId="10D467A6" w:rsidR="002C0684" w:rsidRDefault="002C0684" w:rsidP="00A47993">
      <w:pPr>
        <w:pStyle w:val="PargrafodaLista"/>
        <w:numPr>
          <w:ilvl w:val="1"/>
          <w:numId w:val="43"/>
        </w:numPr>
      </w:pPr>
      <w:r>
        <w:t>Humor</w:t>
      </w:r>
    </w:p>
    <w:p w14:paraId="3F990A18" w14:textId="059EECEF" w:rsidR="002C0684" w:rsidRDefault="002C0684" w:rsidP="00A47993">
      <w:pPr>
        <w:pStyle w:val="PargrafodaLista"/>
        <w:numPr>
          <w:ilvl w:val="1"/>
          <w:numId w:val="43"/>
        </w:numPr>
      </w:pPr>
      <w:r>
        <w:t>Atividades</w:t>
      </w:r>
    </w:p>
    <w:p w14:paraId="3CF44073" w14:textId="5E56F957" w:rsidR="002C0684" w:rsidRDefault="002C0684" w:rsidP="00A47993">
      <w:pPr>
        <w:pStyle w:val="PargrafodaLista"/>
        <w:numPr>
          <w:ilvl w:val="1"/>
          <w:numId w:val="43"/>
        </w:numPr>
      </w:pPr>
      <w:r>
        <w:t>Localização</w:t>
      </w:r>
    </w:p>
    <w:p w14:paraId="49A878F7" w14:textId="19880E6A" w:rsidR="002C0684" w:rsidRDefault="002C0684" w:rsidP="00A47993">
      <w:pPr>
        <w:pStyle w:val="PargrafodaLista"/>
        <w:numPr>
          <w:ilvl w:val="1"/>
          <w:numId w:val="43"/>
        </w:numPr>
      </w:pPr>
      <w:r>
        <w:t>Clima</w:t>
      </w:r>
    </w:p>
    <w:p w14:paraId="139DC576" w14:textId="786CB24C" w:rsidR="002C0684" w:rsidRDefault="002C0684" w:rsidP="00A47993">
      <w:pPr>
        <w:pStyle w:val="PargrafodaLista"/>
        <w:numPr>
          <w:ilvl w:val="1"/>
          <w:numId w:val="43"/>
        </w:numPr>
      </w:pPr>
      <w:r>
        <w:t>Tempo</w:t>
      </w:r>
    </w:p>
    <w:p w14:paraId="7D010CE9" w14:textId="34B0D496" w:rsidR="00176F31" w:rsidRDefault="00176F31" w:rsidP="00A47993">
      <w:pPr>
        <w:pStyle w:val="PargrafodaLista"/>
        <w:numPr>
          <w:ilvl w:val="1"/>
          <w:numId w:val="43"/>
        </w:numPr>
      </w:pPr>
      <w:r>
        <w:lastRenderedPageBreak/>
        <w:t>Grupo / Individual</w:t>
      </w:r>
    </w:p>
    <w:p w14:paraId="7ED85CE6" w14:textId="0EFA28F0" w:rsidR="00B4421E" w:rsidRDefault="00B4421E" w:rsidP="00A47993">
      <w:pPr>
        <w:pStyle w:val="PargrafodaLista"/>
        <w:numPr>
          <w:ilvl w:val="1"/>
          <w:numId w:val="43"/>
        </w:numPr>
      </w:pPr>
      <w:r>
        <w:t>Outro</w:t>
      </w:r>
    </w:p>
    <w:p w14:paraId="36D7F7E0" w14:textId="2AA4E7F9" w:rsidR="0034576E" w:rsidRDefault="0034576E" w:rsidP="00A47993">
      <w:pPr>
        <w:pStyle w:val="Listas1"/>
      </w:pPr>
      <w:r>
        <w:t xml:space="preserve">Das ações abaixo, quais acredita que deva demonstrar mais o desgosto ou gosto de uma </w:t>
      </w:r>
      <w:r w:rsidR="00D03FC7">
        <w:t>música</w:t>
      </w:r>
      <w:r>
        <w:t>?</w:t>
      </w:r>
    </w:p>
    <w:p w14:paraId="0D9F6450" w14:textId="5B413C23" w:rsidR="0034576E" w:rsidRDefault="00C21492" w:rsidP="00A47993">
      <w:pPr>
        <w:pStyle w:val="PargrafodaLista"/>
        <w:numPr>
          <w:ilvl w:val="1"/>
          <w:numId w:val="43"/>
        </w:numPr>
      </w:pPr>
      <w:r w:rsidRPr="00C21492">
        <w:t xml:space="preserve">Pausar / Tocar </w:t>
      </w:r>
      <w:r w:rsidR="00031921" w:rsidRPr="00C21492">
        <w:t>música</w:t>
      </w:r>
    </w:p>
    <w:p w14:paraId="56C3B75F" w14:textId="49F006EC" w:rsidR="00C21492" w:rsidRDefault="00C21492" w:rsidP="00A47993">
      <w:pPr>
        <w:pStyle w:val="PargrafodaLista"/>
        <w:numPr>
          <w:ilvl w:val="1"/>
          <w:numId w:val="43"/>
        </w:numPr>
      </w:pPr>
      <w:r w:rsidRPr="00C21492">
        <w:t xml:space="preserve">Passar / Voltar N </w:t>
      </w:r>
      <w:r w:rsidR="002314E1" w:rsidRPr="00C21492">
        <w:t>músicas</w:t>
      </w:r>
    </w:p>
    <w:p w14:paraId="635BDE8C" w14:textId="6975B846" w:rsidR="00C21492" w:rsidRDefault="00C21492" w:rsidP="00A47993">
      <w:pPr>
        <w:pStyle w:val="PargrafodaLista"/>
        <w:numPr>
          <w:ilvl w:val="1"/>
          <w:numId w:val="43"/>
        </w:numPr>
      </w:pPr>
      <w:r w:rsidRPr="00C21492">
        <w:t>Aumentar / Abaixar volume</w:t>
      </w:r>
    </w:p>
    <w:p w14:paraId="642B4C57" w14:textId="27F0B682" w:rsidR="00C21492" w:rsidRDefault="00C21492" w:rsidP="00A47993">
      <w:pPr>
        <w:pStyle w:val="PargrafodaLista"/>
        <w:numPr>
          <w:ilvl w:val="1"/>
          <w:numId w:val="43"/>
        </w:numPr>
      </w:pPr>
      <w:r w:rsidRPr="00C21492">
        <w:t>Escolher música / artista / gênero</w:t>
      </w:r>
    </w:p>
    <w:p w14:paraId="0EA08FF1" w14:textId="58964F40" w:rsidR="00C21492" w:rsidRDefault="00C21492" w:rsidP="00A47993">
      <w:pPr>
        <w:pStyle w:val="PargrafodaLista"/>
        <w:numPr>
          <w:ilvl w:val="1"/>
          <w:numId w:val="43"/>
        </w:numPr>
      </w:pPr>
      <w:r w:rsidRPr="00C21492">
        <w:t>Abrir / Fechar o app</w:t>
      </w:r>
    </w:p>
    <w:p w14:paraId="196B22AB" w14:textId="6F5C2EBF" w:rsidR="00C21492" w:rsidRDefault="00C21492" w:rsidP="00A47993">
      <w:pPr>
        <w:pStyle w:val="PargrafodaLista"/>
        <w:numPr>
          <w:ilvl w:val="1"/>
          <w:numId w:val="43"/>
        </w:numPr>
      </w:pPr>
      <w:r w:rsidRPr="00C21492">
        <w:t xml:space="preserve">Definir tempo da </w:t>
      </w:r>
      <w:r w:rsidR="00BE6F31" w:rsidRPr="00C21492">
        <w:t>música</w:t>
      </w:r>
    </w:p>
    <w:p w14:paraId="1B34E6BF" w14:textId="4A206097" w:rsidR="00BD1B43" w:rsidRDefault="00BD1B43" w:rsidP="00A47993">
      <w:pPr>
        <w:pStyle w:val="PargrafodaLista"/>
        <w:numPr>
          <w:ilvl w:val="1"/>
          <w:numId w:val="43"/>
        </w:numPr>
      </w:pPr>
      <w:r>
        <w:t>Outra</w:t>
      </w:r>
    </w:p>
    <w:p w14:paraId="702C62F8" w14:textId="2901B103" w:rsidR="00C4086D" w:rsidRDefault="00C4086D" w:rsidP="00A47993">
      <w:pPr>
        <w:pStyle w:val="Listas1"/>
      </w:pPr>
      <w:r>
        <w:t xml:space="preserve">As </w:t>
      </w:r>
      <w:r w:rsidR="00451AE1">
        <w:t>músicas</w:t>
      </w:r>
      <w:r>
        <w:t xml:space="preserve"> que você escuta sozinho, são diferentes das que escuta com os amigos?</w:t>
      </w:r>
    </w:p>
    <w:p w14:paraId="6F619241" w14:textId="3520AAC0" w:rsidR="005C22AE" w:rsidRDefault="005C22AE" w:rsidP="00A47993">
      <w:pPr>
        <w:pStyle w:val="Listas1"/>
      </w:pPr>
      <w:commentRangeStart w:id="46"/>
      <w:r>
        <w:t xml:space="preserve">Quanto tempo por dia você dedica para escutar </w:t>
      </w:r>
      <w:r w:rsidR="00C541A7">
        <w:t>música</w:t>
      </w:r>
      <w:r>
        <w:t>?</w:t>
      </w:r>
      <w:commentRangeEnd w:id="46"/>
      <w:r w:rsidR="00F54F07">
        <w:rPr>
          <w:rStyle w:val="Refdecomentrio"/>
        </w:rPr>
        <w:commentReference w:id="46"/>
      </w:r>
    </w:p>
    <w:p w14:paraId="40EEC4E7" w14:textId="624CD511" w:rsidR="006F4861" w:rsidRDefault="00F26AAE" w:rsidP="00A47993">
      <w:pPr>
        <w:pStyle w:val="Listas1"/>
      </w:pPr>
      <w:r>
        <w:t xml:space="preserve">Quais são </w:t>
      </w:r>
      <w:r w:rsidR="005E04B7">
        <w:t>os</w:t>
      </w:r>
      <w:r>
        <w:t xml:space="preserve"> gêneros musicais</w:t>
      </w:r>
      <w:r w:rsidR="005E04B7">
        <w:t xml:space="preserve"> que </w:t>
      </w:r>
      <w:r w:rsidR="002C2ED8">
        <w:t>gosta de escutar</w:t>
      </w:r>
      <w:r>
        <w:t>?</w:t>
      </w:r>
    </w:p>
    <w:p w14:paraId="3896CE35" w14:textId="46871A63" w:rsidR="002F1CFC" w:rsidRDefault="002F1CFC" w:rsidP="00A47993">
      <w:pPr>
        <w:pStyle w:val="Listas1"/>
      </w:pPr>
      <w:r>
        <w:t>Gostaria de participar de uma pesquisa que visa melhorar a recomendação musical?</w:t>
      </w:r>
    </w:p>
    <w:p w14:paraId="6ED20D46" w14:textId="5AA9D458" w:rsidR="00FB4B41" w:rsidRPr="00D902DF" w:rsidRDefault="00FB4B41" w:rsidP="00A47993">
      <w:pPr>
        <w:pStyle w:val="Listas1"/>
      </w:pPr>
      <w:r>
        <w:t>Dicas e sugestões?</w:t>
      </w:r>
    </w:p>
    <w:p w14:paraId="545B819D" w14:textId="4BB38446" w:rsidR="002638C0" w:rsidRDefault="002638C0" w:rsidP="00A47993">
      <w:pPr>
        <w:pStyle w:val="Ttulo3"/>
      </w:pPr>
      <w:bookmarkStart w:id="47" w:name="_Toc42466988"/>
      <w:r>
        <w:t>Como o trabalho vai capturar as ações do usuário</w:t>
      </w:r>
      <w:r w:rsidR="00100C1D">
        <w:t xml:space="preserve"> e </w:t>
      </w:r>
      <w:r w:rsidR="004B0788">
        <w:t>enviá-las</w:t>
      </w:r>
      <w:r w:rsidR="00100C1D">
        <w:t xml:space="preserve"> ao sistema</w:t>
      </w:r>
      <w:r>
        <w:t>?</w:t>
      </w:r>
      <w:bookmarkEnd w:id="47"/>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lastRenderedPageBreak/>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A47993">
      <w:pPr>
        <w:pStyle w:val="Legenda"/>
      </w:pPr>
      <w:r>
        <w:t xml:space="preserve">Figura </w:t>
      </w:r>
      <w:r>
        <w:fldChar w:fldCharType="begin"/>
      </w:r>
      <w:r>
        <w:instrText xml:space="preserve"> SEQ Figura \* ARABIC </w:instrText>
      </w:r>
      <w:r>
        <w:fldChar w:fldCharType="separate"/>
      </w:r>
      <w:r w:rsidR="005C2958">
        <w:rPr>
          <w:noProof/>
        </w:rPr>
        <w:t>12</w:t>
      </w:r>
      <w:r>
        <w:fldChar w:fldCharType="end"/>
      </w:r>
      <w:r>
        <w:t xml:space="preserve"> </w:t>
      </w:r>
      <w:r w:rsidR="00BF7DE7">
        <w:t xml:space="preserve">Fluxo para realizar o registro e análise das ações executadas pelo usuário </w:t>
      </w:r>
      <w:r w:rsidR="00BF7DE7" w:rsidRPr="00353DD1">
        <w:t>(próprio, 2020)</w:t>
      </w:r>
    </w:p>
    <w:p w14:paraId="2C9FBCF1" w14:textId="0B02A2AB" w:rsidR="009A3C77" w:rsidRPr="009A3C77" w:rsidRDefault="009A3C77" w:rsidP="009A3C77">
      <w:r>
        <w:tab/>
        <w:t xml:space="preserve">As ações utilizadas, serão as apresentadas na seção </w:t>
      </w:r>
      <w:r>
        <w:fldChar w:fldCharType="begin"/>
      </w:r>
      <w:r>
        <w:instrText xml:space="preserve"> REF _Ref42462937 \r \h </w:instrText>
      </w:r>
      <w:r>
        <w:fldChar w:fldCharType="separate"/>
      </w:r>
      <w:r>
        <w:t>3.1.4</w:t>
      </w:r>
      <w:r>
        <w:fldChar w:fldCharType="end"/>
      </w:r>
      <w:r>
        <w:t xml:space="preserve">, as quais serão capturadas através de eventos dos componentes da aplicação, e enviadas ao sistema, realizando </w:t>
      </w:r>
      <w:r w:rsidR="008575BA">
        <w:t xml:space="preserve">sua </w:t>
      </w:r>
      <w:r>
        <w:t>avaliação.</w:t>
      </w:r>
    </w:p>
    <w:p w14:paraId="55884D15" w14:textId="403DCE31" w:rsidR="002638C0" w:rsidRDefault="002638C0" w:rsidP="00A47993">
      <w:pPr>
        <w:pStyle w:val="Ttulo3"/>
      </w:pPr>
      <w:bookmarkStart w:id="48" w:name="_Toc42466989"/>
      <w:r>
        <w:t xml:space="preserve">Como o trabalho vai validar se </w:t>
      </w:r>
      <w:r w:rsidR="006D3A8F">
        <w:t>as ações do usuário condizem</w:t>
      </w:r>
      <w:r>
        <w:t xml:space="preserve"> com o contexto?</w:t>
      </w:r>
      <w:bookmarkEnd w:id="48"/>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2AAA8DCC" w:rsidR="004430B1" w:rsidRDefault="00B24DA9" w:rsidP="00A47993">
      <w:pPr>
        <w:pStyle w:val="Legenda"/>
      </w:pPr>
      <w:bookmarkStart w:id="49" w:name="_Ref42460243"/>
      <w:r>
        <w:t xml:space="preserve">Figura </w:t>
      </w:r>
      <w:r>
        <w:fldChar w:fldCharType="begin"/>
      </w:r>
      <w:r>
        <w:instrText xml:space="preserve"> SEQ Figura \* ARABIC </w:instrText>
      </w:r>
      <w:r>
        <w:fldChar w:fldCharType="separate"/>
      </w:r>
      <w:r w:rsidR="005C2958">
        <w:rPr>
          <w:noProof/>
        </w:rPr>
        <w:t>13</w:t>
      </w:r>
      <w:r>
        <w:fldChar w:fldCharType="end"/>
      </w:r>
      <w:bookmarkEnd w:id="49"/>
      <w:r>
        <w:t xml:space="preserve"> Fluxo feito para avaliar se as a</w:t>
      </w:r>
      <w:r w:rsidRPr="00E95F00">
        <w:t>ções condizem com o contexto</w:t>
      </w:r>
      <w:r w:rsidR="000E0E6F">
        <w:t xml:space="preserve"> </w:t>
      </w:r>
      <w:r w:rsidR="000E0E6F" w:rsidRPr="00353DD1">
        <w:t>(próprio, 2020)</w:t>
      </w:r>
    </w:p>
    <w:p w14:paraId="1BA9458F" w14:textId="2D3D1453"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w:t>
      </w:r>
      <w:proofErr w:type="spellStart"/>
      <w:r>
        <w:t>ira</w:t>
      </w:r>
      <w:proofErr w:type="spellEnd"/>
      <w:r>
        <w:t xml:space="preserve"> receber as ações e o contexto atual do usuário, até sua última etapa que é retornar ao app com a informação se </w:t>
      </w:r>
      <w:r>
        <w:lastRenderedPageBreak/>
        <w:t xml:space="preserve">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bookmarkStart w:id="50" w:name="_Toc42466990"/>
      <w:r>
        <w:t>C</w:t>
      </w:r>
      <w:r w:rsidR="002638C0">
        <w:t>omo o trabalho vai relacionar as músicas que o usuário gosta aos contextos?</w:t>
      </w:r>
      <w:bookmarkEnd w:id="50"/>
    </w:p>
    <w:p w14:paraId="3E21BD21" w14:textId="4BBD67C4" w:rsidR="00542BF8" w:rsidRDefault="00542BF8" w:rsidP="00A47993">
      <w:r>
        <w:tab/>
      </w:r>
      <w:r w:rsidR="00626FA0">
        <w:t>Dado que</w:t>
      </w:r>
      <w:r w:rsidR="00A3062D">
        <w:t xml:space="preserve">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bookmarkStart w:id="51" w:name="_Toc42466991"/>
      <w:r>
        <w:t>C</w:t>
      </w:r>
      <w:r w:rsidR="002638C0">
        <w:t>omo o trabalho vai classificar o contexto para apresentar para usuário?</w:t>
      </w:r>
      <w:bookmarkEnd w:id="51"/>
    </w:p>
    <w:p w14:paraId="0DF44838" w14:textId="665078C8" w:rsidR="00A212EF" w:rsidRPr="00FE2EA8" w:rsidRDefault="00A212EF" w:rsidP="00A212EF">
      <w:pPr>
        <w:rPr>
          <w:b/>
          <w:bCs/>
        </w:rPr>
      </w:pPr>
      <w:r>
        <w:tab/>
      </w:r>
      <w:r w:rsidR="001550B2">
        <w:t xml:space="preserve">O contexto obtido através da aplicação, será enviado para o sistema, gerando seu registro do que o usuário está vivendo no momento. </w:t>
      </w:r>
      <w:r w:rsidR="00756DF5">
        <w:t xml:space="preserve">Quando o sistema entender, que as ações do usuário não condizem com o contexto atual, </w:t>
      </w:r>
      <w:r w:rsidR="00681012">
        <w:t>será apresentado uma tela perguntando se há divergências no contexto da vida real e do entendido pelo sistema.</w:t>
      </w:r>
      <w:r w:rsidR="007318DB">
        <w:t xml:space="preserve"> Essa tela </w:t>
      </w:r>
      <w:proofErr w:type="gramStart"/>
      <w:r w:rsidR="007318DB">
        <w:t>ira</w:t>
      </w:r>
      <w:proofErr w:type="gramEnd"/>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626FA0">
      <w:pPr>
        <w:pStyle w:val="PargrafodaLista"/>
        <w:numPr>
          <w:ilvl w:val="0"/>
          <w:numId w:val="45"/>
        </w:numPr>
      </w:pPr>
      <w:r>
        <w:t>Clima</w:t>
      </w:r>
    </w:p>
    <w:p w14:paraId="73ADB815" w14:textId="1BBA1654" w:rsidR="00AA6A73" w:rsidRDefault="00AA6A73" w:rsidP="00626FA0">
      <w:pPr>
        <w:pStyle w:val="PargrafodaLista"/>
        <w:numPr>
          <w:ilvl w:val="0"/>
          <w:numId w:val="45"/>
        </w:numPr>
      </w:pPr>
      <w:r>
        <w:t>Atividade</w:t>
      </w:r>
    </w:p>
    <w:p w14:paraId="4CF750AF" w14:textId="0411026C" w:rsidR="00AA6A73" w:rsidRDefault="00AA6A73" w:rsidP="00626FA0">
      <w:pPr>
        <w:pStyle w:val="PargrafodaLista"/>
        <w:numPr>
          <w:ilvl w:val="0"/>
          <w:numId w:val="45"/>
        </w:numPr>
      </w:pPr>
      <w:r>
        <w:t>Localização</w:t>
      </w:r>
    </w:p>
    <w:p w14:paraId="1B9691A0" w14:textId="048A58E7" w:rsidR="00AA6A73" w:rsidRDefault="00AA6A73" w:rsidP="00626FA0">
      <w:pPr>
        <w:pStyle w:val="PargrafodaLista"/>
        <w:numPr>
          <w:ilvl w:val="0"/>
          <w:numId w:val="45"/>
        </w:numPr>
      </w:pPr>
      <w:r>
        <w:t>Grupo / Individual</w:t>
      </w:r>
    </w:p>
    <w:p w14:paraId="4A81371C" w14:textId="4BC71D92" w:rsidR="00AA6A73" w:rsidRDefault="00AA6A73" w:rsidP="00626FA0">
      <w:pPr>
        <w:pStyle w:val="PargrafodaLista"/>
        <w:numPr>
          <w:ilvl w:val="0"/>
          <w:numId w:val="45"/>
        </w:numPr>
      </w:pPr>
      <w:r>
        <w:t>Humor</w:t>
      </w:r>
    </w:p>
    <w:p w14:paraId="30C64C32" w14:textId="7F897796" w:rsidR="00AA6A73" w:rsidRDefault="00AA6A73" w:rsidP="00626FA0">
      <w:pPr>
        <w:pStyle w:val="PargrafodaLista"/>
        <w:numPr>
          <w:ilvl w:val="0"/>
          <w:numId w:val="45"/>
        </w:numPr>
      </w:pPr>
      <w:r>
        <w:t>Histórico de ações</w:t>
      </w:r>
    </w:p>
    <w:p w14:paraId="57BDBFCF" w14:textId="14CA2791" w:rsidR="00681012" w:rsidRDefault="003E6969" w:rsidP="00626FA0">
      <w:pPr>
        <w:pStyle w:val="PargrafodaLista"/>
        <w:numPr>
          <w:ilvl w:val="0"/>
          <w:numId w:val="45"/>
        </w:numPr>
      </w:pPr>
      <w:r>
        <w:t>Músicas</w:t>
      </w:r>
      <w:r w:rsidR="00C87721">
        <w:t xml:space="preserve"> relacionadas ao contexto</w:t>
      </w:r>
    </w:p>
    <w:p w14:paraId="2A5C9435" w14:textId="77777777" w:rsidR="00C87721" w:rsidRDefault="00C87721" w:rsidP="00C87721"/>
    <w:p w14:paraId="0FAE5D1B" w14:textId="1ABCA565" w:rsidR="00C87721" w:rsidRDefault="00C87721" w:rsidP="00C87721">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1BE6FFA0" w:rsidR="002638C0" w:rsidRDefault="00542BF8" w:rsidP="00A47993">
      <w:pPr>
        <w:pStyle w:val="Ttulo3"/>
      </w:pPr>
      <w:bookmarkStart w:id="52" w:name="_Toc42466992"/>
      <w:r>
        <w:t>C</w:t>
      </w:r>
      <w:r w:rsidR="002638C0">
        <w:t xml:space="preserve">omo o trabalho vai recomendar novas </w:t>
      </w:r>
      <w:r>
        <w:t>músicas</w:t>
      </w:r>
      <w:r w:rsidR="002638C0">
        <w:t xml:space="preserve"> a partir da relação de contexto x </w:t>
      </w:r>
      <w:r>
        <w:t>música</w:t>
      </w:r>
      <w:r w:rsidR="002638C0">
        <w:t>?</w:t>
      </w:r>
      <w:bookmarkEnd w:id="52"/>
    </w:p>
    <w:p w14:paraId="07E95BC5" w14:textId="44B6957F" w:rsidR="001D2070" w:rsidRDefault="001D2070" w:rsidP="00A47993">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 xml:space="preserve">(SVM, RBF, </w:t>
      </w:r>
      <w:proofErr w:type="spellStart"/>
      <w:r w:rsidR="0083236B" w:rsidRPr="0083236B">
        <w:rPr>
          <w:i/>
          <w:iCs w:val="0"/>
        </w:rPr>
        <w:t>Random</w:t>
      </w:r>
      <w:proofErr w:type="spellEnd"/>
      <w:r w:rsidR="0083236B" w:rsidRPr="0083236B">
        <w:rPr>
          <w:i/>
          <w:iCs w:val="0"/>
        </w:rPr>
        <w:t xml:space="preserve"> </w:t>
      </w:r>
      <w:r w:rsidR="0083236B" w:rsidRPr="0083236B">
        <w:rPr>
          <w:i/>
          <w:iCs w:val="0"/>
        </w:rPr>
        <w:lastRenderedPageBreak/>
        <w:t>Forest</w:t>
      </w:r>
      <w:r w:rsidR="0083236B" w:rsidRPr="0083236B">
        <w:t>, ...)</w:t>
      </w:r>
      <w:r w:rsidR="00B819D5">
        <w:t xml:space="preserve">, e somente então, será realizado a recomendação musical, através dos algoritmos de </w:t>
      </w:r>
      <w:proofErr w:type="spellStart"/>
      <w:r w:rsidR="00B819D5" w:rsidRPr="00B819D5">
        <w:rPr>
          <w:i/>
          <w:iCs w:val="0"/>
        </w:rPr>
        <w:t>matrix</w:t>
      </w:r>
      <w:proofErr w:type="spellEnd"/>
      <w:r w:rsidR="00B819D5">
        <w:t xml:space="preserve"> e </w:t>
      </w:r>
      <w:r w:rsidR="00B819D5" w:rsidRPr="00B819D5">
        <w:rPr>
          <w:i/>
          <w:iCs w:val="0"/>
        </w:rPr>
        <w:t xml:space="preserve">tensor </w:t>
      </w:r>
      <w:proofErr w:type="spellStart"/>
      <w:r w:rsidR="00B819D5" w:rsidRPr="00B819D5">
        <w:rPr>
          <w:i/>
          <w:iCs w:val="0"/>
        </w:rPr>
        <w:t>factorization</w:t>
      </w:r>
      <w:proofErr w:type="spellEnd"/>
      <w:r w:rsidR="004C6E0E">
        <w:t xml:space="preserve"> (</w:t>
      </w:r>
      <w:r w:rsidR="00B170DC">
        <w:fldChar w:fldCharType="begin"/>
      </w:r>
      <w:r w:rsidR="00B170DC">
        <w:instrText xml:space="preserve"> REF _Ref42465942 \h </w:instrText>
      </w:r>
      <w:r w:rsidR="00B170DC">
        <w:fldChar w:fldCharType="separate"/>
      </w:r>
      <w:r w:rsidR="00B170DC">
        <w:t xml:space="preserve">Figura </w:t>
      </w:r>
      <w:r w:rsidR="00B170DC">
        <w:rPr>
          <w:noProof/>
        </w:rPr>
        <w:t>14</w:t>
      </w:r>
      <w:r w:rsidR="00B170DC">
        <w:fldChar w:fldCharType="end"/>
      </w:r>
      <w:r w:rsidR="004C6E0E">
        <w:t>).</w:t>
      </w:r>
    </w:p>
    <w:p w14:paraId="34BE6B08" w14:textId="77777777" w:rsidR="005C2958" w:rsidRDefault="006A09D0" w:rsidP="005C2958">
      <w:r>
        <w:rPr>
          <w:noProof/>
        </w:rPr>
        <w:drawing>
          <wp:inline distT="0" distB="0" distL="0" distR="0" wp14:anchorId="39192125" wp14:editId="7AEACDEF">
            <wp:extent cx="5486400" cy="2016760"/>
            <wp:effectExtent l="0" t="0" r="571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p w14:paraId="1C038957" w14:textId="15293C95" w:rsidR="006A09D0" w:rsidRDefault="005C2958" w:rsidP="005C2958">
      <w:pPr>
        <w:pStyle w:val="Legenda"/>
      </w:pPr>
      <w:bookmarkStart w:id="53" w:name="_Ref42465942"/>
      <w:bookmarkStart w:id="54" w:name="_Ref42465918"/>
      <w:r>
        <w:t xml:space="preserve">Figura </w:t>
      </w:r>
      <w:r>
        <w:fldChar w:fldCharType="begin"/>
      </w:r>
      <w:r>
        <w:instrText xml:space="preserve"> SEQ Figura \* ARABIC </w:instrText>
      </w:r>
      <w:r>
        <w:fldChar w:fldCharType="separate"/>
      </w:r>
      <w:r>
        <w:rPr>
          <w:noProof/>
        </w:rPr>
        <w:t>14</w:t>
      </w:r>
      <w:r>
        <w:fldChar w:fldCharType="end"/>
      </w:r>
      <w:bookmarkEnd w:id="53"/>
      <w:r>
        <w:t xml:space="preserve"> Etapas do processo para realizar a recomendação musical</w:t>
      </w:r>
      <w:bookmarkEnd w:id="54"/>
    </w:p>
    <w:p w14:paraId="098F5958" w14:textId="78642F48" w:rsidR="00746ACF" w:rsidRPr="00746ACF" w:rsidRDefault="00746ACF" w:rsidP="00746ACF">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t>atual da aplicação</w:t>
      </w:r>
      <w:r w:rsidR="00BD3406">
        <w:t xml:space="preserve">, buscando aperfeiçoar, a experiencia do </w:t>
      </w:r>
      <w:r w:rsidR="008607F8">
        <w:t>usuário</w:t>
      </w:r>
      <w:r w:rsidR="00BD3406">
        <w:t xml:space="preserve"> ao ouvir suas </w:t>
      </w:r>
      <w:r w:rsidR="00166CB7">
        <w:t>músicas</w:t>
      </w:r>
      <w:r w:rsidR="00362BE1">
        <w:t xml:space="preserve"> preferidas ao devido contexto</w:t>
      </w:r>
      <w:r w:rsidR="009D7BB1">
        <w:t>.</w:t>
      </w:r>
    </w:p>
    <w:p w14:paraId="29875599" w14:textId="6A8F66A7" w:rsidR="008F2AE9" w:rsidRPr="006C1E7D" w:rsidRDefault="008F2AE9" w:rsidP="00A47993">
      <w:pPr>
        <w:pStyle w:val="Ttulo1"/>
      </w:pPr>
      <w:bookmarkStart w:id="55" w:name="_Toc42466993"/>
      <w:r w:rsidRPr="006C1E7D">
        <w:lastRenderedPageBreak/>
        <w:t>CONCLUSÃO</w:t>
      </w:r>
      <w:bookmarkEnd w:id="55"/>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1D5842E0" w:rsidR="008F2AE9" w:rsidRPr="00310EA6" w:rsidRDefault="008F2AE9" w:rsidP="00A47993">
      <w:pPr>
        <w:pStyle w:val="Ttulo1-semnumerao"/>
      </w:pPr>
      <w:bookmarkStart w:id="56" w:name="_Toc42466994"/>
      <w:r w:rsidRPr="00310EA6">
        <w:lastRenderedPageBreak/>
        <w:t>Referências Bibliográficas</w:t>
      </w:r>
      <w:bookmarkEnd w:id="56"/>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6" w:author="Érico Souza Loewe" w:date="2020-06-07T20:17:00Z" w:initials="ÉSL">
    <w:p w14:paraId="6ADDAE85" w14:textId="0E5EECAF" w:rsidR="001550B2" w:rsidRDefault="001550B2" w:rsidP="00A47993">
      <w:pPr>
        <w:pStyle w:val="Textodecomentrio"/>
      </w:pPr>
      <w:r>
        <w:rPr>
          <w:rStyle w:val="Refdecomentrio"/>
        </w:rPr>
        <w:annotationRef/>
      </w:r>
      <w:r>
        <w:t>Ou colocamos por se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DA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C9DD" w16cex:dateUtc="2020-06-07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DAE85" w16cid:durableId="2287C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3F6EBD" w14:textId="77777777" w:rsidR="001F42E2" w:rsidRDefault="001F42E2" w:rsidP="00A47993">
      <w:r>
        <w:separator/>
      </w:r>
    </w:p>
    <w:p w14:paraId="18881E4E" w14:textId="77777777" w:rsidR="001F42E2" w:rsidRDefault="001F42E2" w:rsidP="00A47993"/>
    <w:p w14:paraId="38FF616A" w14:textId="77777777" w:rsidR="001F42E2" w:rsidRDefault="001F42E2" w:rsidP="00A47993"/>
    <w:p w14:paraId="3848F97F" w14:textId="77777777" w:rsidR="001F42E2" w:rsidRDefault="001F42E2" w:rsidP="00A47993"/>
    <w:p w14:paraId="62985CBE" w14:textId="77777777" w:rsidR="001F42E2" w:rsidRDefault="001F42E2" w:rsidP="00A47993"/>
    <w:p w14:paraId="0A2ADC8A" w14:textId="77777777" w:rsidR="001F42E2" w:rsidRDefault="001F42E2" w:rsidP="00A47993"/>
    <w:p w14:paraId="295B42BF" w14:textId="77777777" w:rsidR="001F42E2" w:rsidRDefault="001F42E2" w:rsidP="00A47993"/>
    <w:p w14:paraId="2D1C5E19" w14:textId="77777777" w:rsidR="001F42E2" w:rsidRDefault="001F42E2" w:rsidP="00A47993"/>
    <w:p w14:paraId="3452AE37" w14:textId="77777777" w:rsidR="001F42E2" w:rsidRDefault="001F42E2" w:rsidP="00A47993"/>
    <w:p w14:paraId="62F2323E" w14:textId="77777777" w:rsidR="001F42E2" w:rsidRDefault="001F42E2" w:rsidP="00A47993"/>
    <w:p w14:paraId="007E728F" w14:textId="77777777" w:rsidR="001F42E2" w:rsidRDefault="001F42E2" w:rsidP="00A47993"/>
    <w:p w14:paraId="0DFD78FF" w14:textId="77777777" w:rsidR="001F42E2" w:rsidRDefault="001F42E2" w:rsidP="00A47993"/>
    <w:p w14:paraId="50178616" w14:textId="77777777" w:rsidR="001F42E2" w:rsidRDefault="001F42E2" w:rsidP="00A47993"/>
    <w:p w14:paraId="317FC8DB" w14:textId="77777777" w:rsidR="001F42E2" w:rsidRDefault="001F42E2" w:rsidP="00A47993"/>
    <w:p w14:paraId="0E49470A" w14:textId="77777777" w:rsidR="001F42E2" w:rsidRDefault="001F42E2" w:rsidP="00A47993"/>
    <w:p w14:paraId="2C36F711" w14:textId="77777777" w:rsidR="001F42E2" w:rsidRDefault="001F42E2" w:rsidP="00A47993"/>
    <w:p w14:paraId="53B11600" w14:textId="77777777" w:rsidR="001F42E2" w:rsidRDefault="001F42E2" w:rsidP="00A47993"/>
    <w:p w14:paraId="4BA5DB23" w14:textId="77777777" w:rsidR="001F42E2" w:rsidRDefault="001F42E2"/>
  </w:endnote>
  <w:endnote w:type="continuationSeparator" w:id="0">
    <w:p w14:paraId="5BE7F2DF" w14:textId="77777777" w:rsidR="001F42E2" w:rsidRDefault="001F42E2" w:rsidP="00A47993">
      <w:r>
        <w:continuationSeparator/>
      </w:r>
    </w:p>
    <w:p w14:paraId="6C5D33B8" w14:textId="77777777" w:rsidR="001F42E2" w:rsidRDefault="001F42E2" w:rsidP="00A47993"/>
    <w:p w14:paraId="4E960A76" w14:textId="77777777" w:rsidR="001F42E2" w:rsidRDefault="001F42E2" w:rsidP="00A47993"/>
    <w:p w14:paraId="6D1C2B01" w14:textId="77777777" w:rsidR="001F42E2" w:rsidRDefault="001F42E2" w:rsidP="00A47993"/>
    <w:p w14:paraId="6CAAB2E8" w14:textId="77777777" w:rsidR="001F42E2" w:rsidRDefault="001F42E2" w:rsidP="00A47993"/>
    <w:p w14:paraId="6B9E5DB3" w14:textId="77777777" w:rsidR="001F42E2" w:rsidRDefault="001F42E2" w:rsidP="00A47993"/>
    <w:p w14:paraId="357D79C3" w14:textId="77777777" w:rsidR="001F42E2" w:rsidRDefault="001F42E2" w:rsidP="00A47993"/>
    <w:p w14:paraId="29B510AC" w14:textId="77777777" w:rsidR="001F42E2" w:rsidRDefault="001F42E2" w:rsidP="00A47993"/>
    <w:p w14:paraId="224D605E" w14:textId="77777777" w:rsidR="001F42E2" w:rsidRDefault="001F42E2" w:rsidP="00A47993"/>
    <w:p w14:paraId="0D76AD60" w14:textId="77777777" w:rsidR="001F42E2" w:rsidRDefault="001F42E2" w:rsidP="00A47993"/>
    <w:p w14:paraId="1CE5EA55" w14:textId="77777777" w:rsidR="001F42E2" w:rsidRDefault="001F42E2" w:rsidP="00A47993"/>
    <w:p w14:paraId="3B5B8A08" w14:textId="77777777" w:rsidR="001F42E2" w:rsidRDefault="001F42E2" w:rsidP="00A47993"/>
    <w:p w14:paraId="41CB35DD" w14:textId="77777777" w:rsidR="001F42E2" w:rsidRDefault="001F42E2" w:rsidP="00A47993"/>
    <w:p w14:paraId="2BDE3AC6" w14:textId="77777777" w:rsidR="001F42E2" w:rsidRDefault="001F42E2" w:rsidP="00A47993"/>
    <w:p w14:paraId="07818F75" w14:textId="77777777" w:rsidR="001F42E2" w:rsidRDefault="001F42E2" w:rsidP="00A47993"/>
    <w:p w14:paraId="10692099" w14:textId="77777777" w:rsidR="001F42E2" w:rsidRDefault="001F42E2" w:rsidP="00A47993"/>
    <w:p w14:paraId="2C143DB0" w14:textId="77777777" w:rsidR="001F42E2" w:rsidRDefault="001F42E2" w:rsidP="00A47993"/>
    <w:p w14:paraId="1F8F53F1" w14:textId="77777777" w:rsidR="001F42E2" w:rsidRDefault="001F42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E736D2" w14:textId="77777777" w:rsidR="001F42E2" w:rsidRDefault="001F42E2" w:rsidP="00A47993">
      <w:r>
        <w:separator/>
      </w:r>
    </w:p>
    <w:p w14:paraId="6C2EE70F" w14:textId="77777777" w:rsidR="001F42E2" w:rsidRDefault="001F42E2" w:rsidP="00A47993"/>
    <w:p w14:paraId="5E63234F" w14:textId="77777777" w:rsidR="001F42E2" w:rsidRDefault="001F42E2" w:rsidP="00A47993"/>
    <w:p w14:paraId="1C4E6717" w14:textId="77777777" w:rsidR="001F42E2" w:rsidRDefault="001F42E2" w:rsidP="00A47993"/>
    <w:p w14:paraId="06D5AB96" w14:textId="77777777" w:rsidR="001F42E2" w:rsidRDefault="001F42E2" w:rsidP="00A47993"/>
    <w:p w14:paraId="4E243EE2" w14:textId="77777777" w:rsidR="001F42E2" w:rsidRDefault="001F42E2" w:rsidP="00A47993"/>
    <w:p w14:paraId="5F8D3014" w14:textId="77777777" w:rsidR="001F42E2" w:rsidRDefault="001F42E2" w:rsidP="00A47993"/>
    <w:p w14:paraId="467A5026" w14:textId="77777777" w:rsidR="001F42E2" w:rsidRDefault="001F42E2" w:rsidP="00A47993"/>
    <w:p w14:paraId="5D619653" w14:textId="77777777" w:rsidR="001F42E2" w:rsidRDefault="001F42E2"/>
  </w:footnote>
  <w:footnote w:type="continuationSeparator" w:id="0">
    <w:p w14:paraId="7AF4342F" w14:textId="77777777" w:rsidR="001F42E2" w:rsidRDefault="001F42E2" w:rsidP="00A47993">
      <w:r>
        <w:continuationSeparator/>
      </w:r>
    </w:p>
    <w:p w14:paraId="0582EF6E" w14:textId="77777777" w:rsidR="001F42E2" w:rsidRDefault="001F42E2" w:rsidP="00A47993"/>
    <w:p w14:paraId="0B280849" w14:textId="77777777" w:rsidR="001F42E2" w:rsidRDefault="001F42E2" w:rsidP="00A47993"/>
    <w:p w14:paraId="19D28A46" w14:textId="77777777" w:rsidR="001F42E2" w:rsidRDefault="001F42E2" w:rsidP="00A47993"/>
    <w:p w14:paraId="3D0F6A49" w14:textId="77777777" w:rsidR="001F42E2" w:rsidRDefault="001F42E2" w:rsidP="00A47993"/>
    <w:p w14:paraId="136D379B" w14:textId="77777777" w:rsidR="001F42E2" w:rsidRDefault="001F42E2" w:rsidP="00A47993"/>
    <w:p w14:paraId="5FFAFAEA" w14:textId="77777777" w:rsidR="001F42E2" w:rsidRDefault="001F42E2" w:rsidP="00A47993"/>
    <w:p w14:paraId="3A78D965" w14:textId="77777777" w:rsidR="001F42E2" w:rsidRDefault="001F42E2" w:rsidP="00A47993"/>
    <w:p w14:paraId="4938D13B" w14:textId="77777777" w:rsidR="001F42E2" w:rsidRDefault="001F42E2" w:rsidP="00A47993"/>
    <w:p w14:paraId="23BFA099" w14:textId="77777777" w:rsidR="001F42E2" w:rsidRDefault="001F42E2" w:rsidP="00A47993"/>
    <w:p w14:paraId="0980D119" w14:textId="77777777" w:rsidR="001F42E2" w:rsidRDefault="001F42E2" w:rsidP="00A47993"/>
    <w:p w14:paraId="2DE25272" w14:textId="77777777" w:rsidR="001F42E2" w:rsidRDefault="001F42E2" w:rsidP="00A47993"/>
    <w:p w14:paraId="5E81B940" w14:textId="77777777" w:rsidR="001F42E2" w:rsidRDefault="001F42E2" w:rsidP="00A47993"/>
    <w:p w14:paraId="31ACC449" w14:textId="77777777" w:rsidR="001F42E2" w:rsidRDefault="001F42E2" w:rsidP="00A47993"/>
    <w:p w14:paraId="4BF2FDE9" w14:textId="77777777" w:rsidR="001F42E2" w:rsidRDefault="001F42E2" w:rsidP="00A47993"/>
    <w:p w14:paraId="4403A1DF" w14:textId="77777777" w:rsidR="001F42E2" w:rsidRDefault="001F42E2" w:rsidP="00A47993"/>
    <w:p w14:paraId="5A65B3C3" w14:textId="77777777" w:rsidR="001F42E2" w:rsidRDefault="001F42E2" w:rsidP="00A47993"/>
    <w:p w14:paraId="0AAE322F" w14:textId="77777777" w:rsidR="001F42E2" w:rsidRDefault="001F42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1550B2" w:rsidRDefault="001550B2" w:rsidP="00A47993">
    <w:r>
      <w:fldChar w:fldCharType="begin"/>
    </w:r>
    <w:r>
      <w:instrText xml:space="preserve">PAGE  </w:instrText>
    </w:r>
    <w:r>
      <w:fldChar w:fldCharType="separate"/>
    </w:r>
    <w:r>
      <w:rPr>
        <w:noProof/>
      </w:rPr>
      <w:t>24</w:t>
    </w:r>
    <w:r>
      <w:fldChar w:fldCharType="end"/>
    </w:r>
  </w:p>
  <w:p w14:paraId="3D42A6EB" w14:textId="77777777" w:rsidR="001550B2" w:rsidRDefault="001550B2"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1550B2" w:rsidRDefault="001550B2"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1550B2" w:rsidRDefault="001550B2"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1550B2" w:rsidRDefault="001550B2"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1550B2" w:rsidRDefault="001550B2"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8"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0"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20"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4"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8"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30"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5"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7"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9"/>
  </w:num>
  <w:num w:numId="2">
    <w:abstractNumId w:val="36"/>
  </w:num>
  <w:num w:numId="3">
    <w:abstractNumId w:val="1"/>
  </w:num>
  <w:num w:numId="4">
    <w:abstractNumId w:val="27"/>
  </w:num>
  <w:num w:numId="5">
    <w:abstractNumId w:val="33"/>
  </w:num>
  <w:num w:numId="6">
    <w:abstractNumId w:val="32"/>
  </w:num>
  <w:num w:numId="7">
    <w:abstractNumId w:val="31"/>
  </w:num>
  <w:num w:numId="8">
    <w:abstractNumId w:val="7"/>
  </w:num>
  <w:num w:numId="9">
    <w:abstractNumId w:val="10"/>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4"/>
  </w:num>
  <w:num w:numId="12">
    <w:abstractNumId w:val="22"/>
  </w:num>
  <w:num w:numId="13">
    <w:abstractNumId w:val="34"/>
  </w:num>
  <w:num w:numId="14">
    <w:abstractNumId w:val="14"/>
  </w:num>
  <w:num w:numId="15">
    <w:abstractNumId w:val="23"/>
  </w:num>
  <w:num w:numId="16">
    <w:abstractNumId w:val="34"/>
  </w:num>
  <w:num w:numId="17">
    <w:abstractNumId w:val="34"/>
  </w:num>
  <w:num w:numId="18">
    <w:abstractNumId w:val="25"/>
  </w:num>
  <w:num w:numId="19">
    <w:abstractNumId w:val="25"/>
  </w:num>
  <w:num w:numId="20">
    <w:abstractNumId w:val="25"/>
  </w:num>
  <w:num w:numId="21">
    <w:abstractNumId w:val="25"/>
  </w:num>
  <w:num w:numId="22">
    <w:abstractNumId w:val="25"/>
  </w:num>
  <w:num w:numId="23">
    <w:abstractNumId w:val="9"/>
  </w:num>
  <w:num w:numId="24">
    <w:abstractNumId w:val="2"/>
  </w:num>
  <w:num w:numId="25">
    <w:abstractNumId w:val="11"/>
  </w:num>
  <w:num w:numId="26">
    <w:abstractNumId w:val="18"/>
  </w:num>
  <w:num w:numId="27">
    <w:abstractNumId w:val="19"/>
  </w:num>
  <w:num w:numId="28">
    <w:abstractNumId w:val="4"/>
  </w:num>
  <w:num w:numId="29">
    <w:abstractNumId w:val="25"/>
  </w:num>
  <w:num w:numId="30">
    <w:abstractNumId w:val="8"/>
  </w:num>
  <w:num w:numId="31">
    <w:abstractNumId w:val="12"/>
  </w:num>
  <w:num w:numId="32">
    <w:abstractNumId w:val="6"/>
  </w:num>
  <w:num w:numId="33">
    <w:abstractNumId w:val="26"/>
  </w:num>
  <w:num w:numId="34">
    <w:abstractNumId w:val="21"/>
  </w:num>
  <w:num w:numId="35">
    <w:abstractNumId w:val="17"/>
  </w:num>
  <w:num w:numId="36">
    <w:abstractNumId w:val="35"/>
  </w:num>
  <w:num w:numId="37">
    <w:abstractNumId w:val="20"/>
  </w:num>
  <w:num w:numId="38">
    <w:abstractNumId w:val="5"/>
  </w:num>
  <w:num w:numId="39">
    <w:abstractNumId w:val="37"/>
  </w:num>
  <w:num w:numId="40">
    <w:abstractNumId w:val="16"/>
  </w:num>
  <w:num w:numId="41">
    <w:abstractNumId w:val="28"/>
  </w:num>
  <w:num w:numId="42">
    <w:abstractNumId w:val="15"/>
  </w:num>
  <w:num w:numId="43">
    <w:abstractNumId w:val="3"/>
  </w:num>
  <w:num w:numId="44">
    <w:abstractNumId w:val="30"/>
  </w:num>
  <w:num w:numId="4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0E90"/>
    <w:rsid w:val="000823A9"/>
    <w:rsid w:val="000831CB"/>
    <w:rsid w:val="00084447"/>
    <w:rsid w:val="0008752E"/>
    <w:rsid w:val="00091371"/>
    <w:rsid w:val="000916FC"/>
    <w:rsid w:val="00091F94"/>
    <w:rsid w:val="00092AC7"/>
    <w:rsid w:val="00093E58"/>
    <w:rsid w:val="0009495C"/>
    <w:rsid w:val="000964B3"/>
    <w:rsid w:val="00096C61"/>
    <w:rsid w:val="000A06F5"/>
    <w:rsid w:val="000A0DD2"/>
    <w:rsid w:val="000A15E3"/>
    <w:rsid w:val="000A1A0E"/>
    <w:rsid w:val="000A30CD"/>
    <w:rsid w:val="000A31CF"/>
    <w:rsid w:val="000A3561"/>
    <w:rsid w:val="000A3B00"/>
    <w:rsid w:val="000A3E16"/>
    <w:rsid w:val="000A5B1B"/>
    <w:rsid w:val="000A6503"/>
    <w:rsid w:val="000B0FEF"/>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0B2"/>
    <w:rsid w:val="00155708"/>
    <w:rsid w:val="00157001"/>
    <w:rsid w:val="0016081C"/>
    <w:rsid w:val="00161244"/>
    <w:rsid w:val="00161AD6"/>
    <w:rsid w:val="001624CD"/>
    <w:rsid w:val="00162619"/>
    <w:rsid w:val="00166CB7"/>
    <w:rsid w:val="00171833"/>
    <w:rsid w:val="0017385D"/>
    <w:rsid w:val="00175C82"/>
    <w:rsid w:val="00176C47"/>
    <w:rsid w:val="00176F31"/>
    <w:rsid w:val="0018064D"/>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42E2"/>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4796"/>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B79F8"/>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969"/>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D0700"/>
    <w:rsid w:val="004D3460"/>
    <w:rsid w:val="004D623B"/>
    <w:rsid w:val="004D6C00"/>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C5F"/>
    <w:rsid w:val="004F24F7"/>
    <w:rsid w:val="004F2D0D"/>
    <w:rsid w:val="004F3217"/>
    <w:rsid w:val="004F4328"/>
    <w:rsid w:val="004F4DEE"/>
    <w:rsid w:val="004F53D4"/>
    <w:rsid w:val="004F5590"/>
    <w:rsid w:val="004F592F"/>
    <w:rsid w:val="004F7C49"/>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2E1D"/>
    <w:rsid w:val="0055367A"/>
    <w:rsid w:val="00553726"/>
    <w:rsid w:val="00553FFB"/>
    <w:rsid w:val="0055567D"/>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4F8F"/>
    <w:rsid w:val="00615D0C"/>
    <w:rsid w:val="00616B3F"/>
    <w:rsid w:val="00617B67"/>
    <w:rsid w:val="00625DDA"/>
    <w:rsid w:val="00626320"/>
    <w:rsid w:val="00626FA0"/>
    <w:rsid w:val="0062704A"/>
    <w:rsid w:val="00627653"/>
    <w:rsid w:val="006305F5"/>
    <w:rsid w:val="00630915"/>
    <w:rsid w:val="00631F8A"/>
    <w:rsid w:val="00632F3D"/>
    <w:rsid w:val="00633C76"/>
    <w:rsid w:val="00633DE8"/>
    <w:rsid w:val="00634271"/>
    <w:rsid w:val="0063452F"/>
    <w:rsid w:val="00634D1C"/>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7052"/>
    <w:rsid w:val="006972EE"/>
    <w:rsid w:val="00697FEE"/>
    <w:rsid w:val="006A046D"/>
    <w:rsid w:val="006A09D0"/>
    <w:rsid w:val="006A1A40"/>
    <w:rsid w:val="006A1C24"/>
    <w:rsid w:val="006A207D"/>
    <w:rsid w:val="006A2B7F"/>
    <w:rsid w:val="006A34B2"/>
    <w:rsid w:val="006A5C6E"/>
    <w:rsid w:val="006A7090"/>
    <w:rsid w:val="006B0E1E"/>
    <w:rsid w:val="006B1537"/>
    <w:rsid w:val="006B158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20CB"/>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6ACF"/>
    <w:rsid w:val="00747560"/>
    <w:rsid w:val="0074777A"/>
    <w:rsid w:val="00747EC9"/>
    <w:rsid w:val="00750DAC"/>
    <w:rsid w:val="0075261D"/>
    <w:rsid w:val="0075522A"/>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7041"/>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7FC"/>
    <w:rsid w:val="0081731F"/>
    <w:rsid w:val="00817AC2"/>
    <w:rsid w:val="00826009"/>
    <w:rsid w:val="00826309"/>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5BA"/>
    <w:rsid w:val="008577C2"/>
    <w:rsid w:val="008607F8"/>
    <w:rsid w:val="008615C7"/>
    <w:rsid w:val="00862324"/>
    <w:rsid w:val="008628F6"/>
    <w:rsid w:val="00863250"/>
    <w:rsid w:val="00864373"/>
    <w:rsid w:val="008647B7"/>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644C"/>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7960"/>
    <w:rsid w:val="009B7C61"/>
    <w:rsid w:val="009B7DA2"/>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3BFF"/>
    <w:rsid w:val="00A23C2D"/>
    <w:rsid w:val="00A256D8"/>
    <w:rsid w:val="00A30316"/>
    <w:rsid w:val="00A3062D"/>
    <w:rsid w:val="00A31044"/>
    <w:rsid w:val="00A3194D"/>
    <w:rsid w:val="00A31F48"/>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6A73"/>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2131"/>
    <w:rsid w:val="00AE6B7A"/>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C83"/>
    <w:rsid w:val="00B12459"/>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7BF"/>
    <w:rsid w:val="00BD0ECD"/>
    <w:rsid w:val="00BD1B43"/>
    <w:rsid w:val="00BD24BF"/>
    <w:rsid w:val="00BD2FE2"/>
    <w:rsid w:val="00BD3406"/>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780B"/>
    <w:rsid w:val="00C50412"/>
    <w:rsid w:val="00C50CC4"/>
    <w:rsid w:val="00C527D0"/>
    <w:rsid w:val="00C53548"/>
    <w:rsid w:val="00C536D7"/>
    <w:rsid w:val="00C53AC5"/>
    <w:rsid w:val="00C541A7"/>
    <w:rsid w:val="00C54FE3"/>
    <w:rsid w:val="00C55E2E"/>
    <w:rsid w:val="00C56671"/>
    <w:rsid w:val="00C6087F"/>
    <w:rsid w:val="00C62180"/>
    <w:rsid w:val="00C629BC"/>
    <w:rsid w:val="00C648F5"/>
    <w:rsid w:val="00C65639"/>
    <w:rsid w:val="00C700E5"/>
    <w:rsid w:val="00C70F44"/>
    <w:rsid w:val="00C71C42"/>
    <w:rsid w:val="00C71DE8"/>
    <w:rsid w:val="00C7293D"/>
    <w:rsid w:val="00C73BA0"/>
    <w:rsid w:val="00C73ED4"/>
    <w:rsid w:val="00C740A9"/>
    <w:rsid w:val="00C74645"/>
    <w:rsid w:val="00C7667F"/>
    <w:rsid w:val="00C766F3"/>
    <w:rsid w:val="00C777DD"/>
    <w:rsid w:val="00C8179A"/>
    <w:rsid w:val="00C82AC5"/>
    <w:rsid w:val="00C87721"/>
    <w:rsid w:val="00C90D14"/>
    <w:rsid w:val="00C91C54"/>
    <w:rsid w:val="00C9296C"/>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D00E0E"/>
    <w:rsid w:val="00D021DA"/>
    <w:rsid w:val="00D02BCC"/>
    <w:rsid w:val="00D03722"/>
    <w:rsid w:val="00D03FC7"/>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2DF"/>
    <w:rsid w:val="00D90AE8"/>
    <w:rsid w:val="00D91121"/>
    <w:rsid w:val="00D9143D"/>
    <w:rsid w:val="00D91CAE"/>
    <w:rsid w:val="00D93765"/>
    <w:rsid w:val="00D942ED"/>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665B"/>
    <w:rsid w:val="00ED710B"/>
    <w:rsid w:val="00ED7216"/>
    <w:rsid w:val="00EE04F4"/>
    <w:rsid w:val="00EE145E"/>
    <w:rsid w:val="00EE147E"/>
    <w:rsid w:val="00EE2977"/>
    <w:rsid w:val="00EE3288"/>
    <w:rsid w:val="00EE37DA"/>
    <w:rsid w:val="00EE5AC3"/>
    <w:rsid w:val="00EF02AB"/>
    <w:rsid w:val="00EF0791"/>
    <w:rsid w:val="00EF1BFD"/>
    <w:rsid w:val="00EF1EAD"/>
    <w:rsid w:val="00EF2967"/>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5BE1"/>
    <w:rsid w:val="00F26AAE"/>
    <w:rsid w:val="00F26D42"/>
    <w:rsid w:val="00F3009C"/>
    <w:rsid w:val="00F319B3"/>
    <w:rsid w:val="00F31C46"/>
    <w:rsid w:val="00F31FE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16F8"/>
    <w:rsid w:val="00FC21C4"/>
    <w:rsid w:val="00FC3090"/>
    <w:rsid w:val="00FC4D43"/>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comments" Target="comments.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microsoft.com/office/2018/08/relationships/commentsExtensible" Target="commentsExtensible.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microsoft.com/office/2011/relationships/commentsExtended" Target="commentsExtended.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image" Target="media/image8.png"/><Relationship Id="rId20" Type="http://schemas.openxmlformats.org/officeDocument/2006/relationships/diagramData" Target="diagrams/data2.xml"/><Relationship Id="rId41" Type="http://schemas.microsoft.com/office/2007/relationships/diagramDrawing" Target="diagrams/drawing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diagramLayout" Target="diagrams/layout6.xml"/><Relationship Id="rId57" Type="http://schemas.microsoft.com/office/2011/relationships/people" Target="people.xml"/><Relationship Id="rId10" Type="http://schemas.openxmlformats.org/officeDocument/2006/relationships/hyperlink" Target="https://dl.acm.org/" TargetMode="External"/><Relationship Id="rId31" Type="http://schemas.openxmlformats.org/officeDocument/2006/relationships/diagramData" Target="diagrams/data4.xml"/><Relationship Id="rId44" Type="http://schemas.microsoft.com/office/2016/09/relationships/commentsIds" Target="commentsIds.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dgm:spPr/>
      <dgm:t>
        <a:bodyPr/>
        <a:lstStyle/>
        <a:p>
          <a:r>
            <a:rPr lang="pt-BR"/>
            <a:t>Identificação do contexto</a:t>
          </a:r>
        </a:p>
      </dgm:t>
    </dgm:pt>
    <dgm:pt modelId="{EB81E66C-16E2-4F4C-9614-2DEFAE0704B3}" type="parTrans" cxnId="{DD8CE2DB-E691-4B14-A4C9-F2907BDD22E0}">
      <dgm:prSet/>
      <dgm:spPr/>
      <dgm:t>
        <a:bodyPr/>
        <a:lstStyle/>
        <a:p>
          <a:endParaRPr lang="pt-BR"/>
        </a:p>
      </dgm:t>
    </dgm:pt>
    <dgm:pt modelId="{426DDEAF-DC5E-4EE1-83BD-EC37E6088684}" type="sibTrans" cxnId="{DD8CE2DB-E691-4B14-A4C9-F2907BDD22E0}">
      <dgm:prSet/>
      <dgm:spPr/>
      <dgm:t>
        <a:bodyPr/>
        <a:lstStyle/>
        <a:p>
          <a:endParaRPr lang="pt-BR"/>
        </a:p>
      </dgm:t>
    </dgm:pt>
    <dgm:pt modelId="{08F2E1C4-1199-435F-87BF-CEB6114A1203}">
      <dgm:prSet phldrT="[Texto]"/>
      <dgm:spPr/>
      <dgm:t>
        <a:bodyPr/>
        <a:lstStyle/>
        <a:p>
          <a:r>
            <a:rPr lang="pt-BR"/>
            <a:t>Classificação dos dados</a:t>
          </a:r>
        </a:p>
      </dgm:t>
    </dgm:pt>
    <dgm:pt modelId="{CBC0660A-FE21-4BB7-8F28-BB00AD3169BD}" type="parTrans" cxnId="{6145209C-5F7B-4E15-B820-93B10D35F0DD}">
      <dgm:prSet/>
      <dgm:spPr/>
      <dgm:t>
        <a:bodyPr/>
        <a:lstStyle/>
        <a:p>
          <a:endParaRPr lang="pt-BR"/>
        </a:p>
      </dgm:t>
    </dgm:pt>
    <dgm:pt modelId="{3FC3C5EC-84A3-4C7E-8533-2441579AD7EC}" type="sibTrans" cxnId="{6145209C-5F7B-4E15-B820-93B10D35F0DD}">
      <dgm:prSet/>
      <dgm:spPr/>
      <dgm:t>
        <a:bodyPr/>
        <a:lstStyle/>
        <a:p>
          <a:endParaRPr lang="pt-BR"/>
        </a:p>
      </dgm:t>
    </dgm:pt>
    <dgm:pt modelId="{288D12DA-4F5D-496B-A71E-EDA30ED02422}">
      <dgm:prSet phldrT="[Texto]"/>
      <dgm:spPr/>
      <dgm:t>
        <a:bodyPr/>
        <a:lstStyle/>
        <a:p>
          <a:r>
            <a:rPr lang="pt-BR"/>
            <a:t>Recomendação musical</a:t>
          </a:r>
        </a:p>
      </dgm:t>
    </dgm:pt>
    <dgm:pt modelId="{DB8CF7A1-C501-4667-8416-4E7F8CE029D0}" type="parTrans" cxnId="{4D4FC861-4A37-4F31-BBF3-95B4A927FC09}">
      <dgm:prSet/>
      <dgm:spPr/>
      <dgm:t>
        <a:bodyPr/>
        <a:lstStyle/>
        <a:p>
          <a:endParaRPr lang="pt-BR"/>
        </a:p>
      </dgm:t>
    </dgm:pt>
    <dgm:pt modelId="{FC1AEE8D-3087-45EE-B0A0-E485A0B4E26D}" type="sibTrans" cxnId="{4D4FC861-4A37-4F31-BBF3-95B4A927FC09}">
      <dgm:prSet/>
      <dgm:spPr/>
      <dgm:t>
        <a:bodyPr/>
        <a:lstStyle/>
        <a:p>
          <a:endParaRPr lang="pt-BR"/>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pt-BR" sz="13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5</TotalTime>
  <Pages>47</Pages>
  <Words>12714</Words>
  <Characters>68661</Characters>
  <Application>Microsoft Office Word</Application>
  <DocSecurity>0</DocSecurity>
  <Lines>572</Lines>
  <Paragraphs>16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121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4227</cp:revision>
  <cp:lastPrinted>2003-10-22T01:33:00Z</cp:lastPrinted>
  <dcterms:created xsi:type="dcterms:W3CDTF">2018-05-30T22:47:00Z</dcterms:created>
  <dcterms:modified xsi:type="dcterms:W3CDTF">2020-06-08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